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804484" w14:textId="0FFF0431" w:rsidR="00135E70" w:rsidRDefault="0065729D" w:rsidP="00135E70">
      <w:pPr>
        <w:pStyle w:val="Caption"/>
        <w:keepNext/>
        <w:spacing w:after="120"/>
        <w:rPr>
          <w:rFonts w:ascii="Times New Roman" w:hAnsi="Times New Roman" w:cs="Times New Roman"/>
          <w:i w:val="0"/>
          <w:color w:val="auto"/>
          <w:sz w:val="24"/>
          <w:szCs w:val="24"/>
        </w:rPr>
      </w:pPr>
      <w:r>
        <w:rPr>
          <w:rFonts w:ascii="Times New Roman" w:hAnsi="Times New Roman" w:cs="Times New Roman"/>
          <w:b/>
          <w:i w:val="0"/>
          <w:color w:val="auto"/>
          <w:sz w:val="24"/>
          <w:szCs w:val="24"/>
        </w:rPr>
        <w:t>Figure 1 – source data 3</w:t>
      </w:r>
      <w:r w:rsidRPr="001A30BA">
        <w:rPr>
          <w:rFonts w:ascii="Times New Roman" w:hAnsi="Times New Roman" w:cs="Times New Roman"/>
          <w:b/>
          <w:i w:val="0"/>
          <w:color w:val="auto"/>
          <w:sz w:val="24"/>
          <w:szCs w:val="24"/>
        </w:rPr>
        <w:t>:</w:t>
      </w:r>
      <w:r w:rsidRPr="001A30BA">
        <w:rPr>
          <w:rFonts w:ascii="Times New Roman" w:hAnsi="Times New Roman" w:cs="Times New Roman"/>
          <w:i w:val="0"/>
          <w:color w:val="auto"/>
          <w:sz w:val="24"/>
          <w:szCs w:val="24"/>
        </w:rPr>
        <w:t xml:space="preserve"> Ferret influenza transmission studies via direct contact</w:t>
      </w:r>
      <w:r w:rsidR="00135E70">
        <w:rPr>
          <w:rFonts w:ascii="Times New Roman" w:hAnsi="Times New Roman" w:cs="Times New Roman"/>
          <w:i w:val="0"/>
          <w:color w:val="auto"/>
          <w:sz w:val="24"/>
          <w:szCs w:val="24"/>
        </w:rPr>
        <w:t xml:space="preserve"> using human isolates</w:t>
      </w:r>
      <w:r w:rsidR="00FD0287">
        <w:rPr>
          <w:rFonts w:ascii="Times New Roman" w:hAnsi="Times New Roman" w:cs="Times New Roman"/>
          <w:i w:val="0"/>
          <w:color w:val="auto"/>
          <w:sz w:val="24"/>
          <w:szCs w:val="24"/>
        </w:rPr>
        <w:t>.</w:t>
      </w:r>
      <w:r w:rsidR="00135E70">
        <w:rPr>
          <w:rFonts w:ascii="Times New Roman" w:hAnsi="Times New Roman" w:cs="Times New Roman"/>
          <w:i w:val="0"/>
          <w:color w:val="auto"/>
          <w:sz w:val="24"/>
          <w:szCs w:val="24"/>
        </w:rPr>
        <w:t xml:space="preserve"> </w:t>
      </w:r>
      <w:r w:rsidR="00FD0287">
        <w:rPr>
          <w:rFonts w:ascii="Times New Roman" w:hAnsi="Times New Roman" w:cs="Times New Roman"/>
          <w:i w:val="0"/>
          <w:color w:val="auto"/>
          <w:sz w:val="24"/>
          <w:szCs w:val="24"/>
        </w:rPr>
        <w:t>T</w:t>
      </w:r>
      <w:r w:rsidR="00135E70">
        <w:rPr>
          <w:rFonts w:ascii="Times New Roman" w:hAnsi="Times New Roman" w:cs="Times New Roman"/>
          <w:i w:val="0"/>
          <w:color w:val="auto"/>
          <w:sz w:val="24"/>
          <w:szCs w:val="24"/>
        </w:rPr>
        <w:t xml:space="preserve">ransmission </w:t>
      </w:r>
      <w:r w:rsidR="00FD0287">
        <w:rPr>
          <w:rFonts w:ascii="Times New Roman" w:hAnsi="Times New Roman" w:cs="Times New Roman"/>
          <w:i w:val="0"/>
          <w:color w:val="auto"/>
          <w:sz w:val="24"/>
          <w:szCs w:val="24"/>
        </w:rPr>
        <w:t xml:space="preserve">was </w:t>
      </w:r>
      <w:r w:rsidR="00135E70">
        <w:rPr>
          <w:rFonts w:ascii="Times New Roman" w:hAnsi="Times New Roman" w:cs="Times New Roman"/>
          <w:i w:val="0"/>
          <w:color w:val="auto"/>
          <w:sz w:val="24"/>
          <w:szCs w:val="24"/>
        </w:rPr>
        <w:t>determined using seroconversion (SC) and/or viral isolation (VI)</w:t>
      </w:r>
      <w:r w:rsidR="00135E70" w:rsidRPr="001A30BA">
        <w:rPr>
          <w:rFonts w:ascii="Times New Roman" w:hAnsi="Times New Roman" w:cs="Times New Roman"/>
          <w:i w:val="0"/>
          <w:color w:val="auto"/>
          <w:sz w:val="24"/>
          <w:szCs w:val="24"/>
        </w:rPr>
        <w:t>.</w:t>
      </w:r>
    </w:p>
    <w:p w14:paraId="759E7633" w14:textId="4A4B1563" w:rsidR="0065729D" w:rsidRPr="001A30BA" w:rsidRDefault="0065729D" w:rsidP="0065729D">
      <w:pPr>
        <w:pStyle w:val="Caption"/>
        <w:keepNext/>
        <w:rPr>
          <w:rFonts w:ascii="Times New Roman" w:hAnsi="Times New Roman" w:cs="Times New Roman"/>
          <w:i w:val="0"/>
          <w:color w:val="auto"/>
          <w:sz w:val="24"/>
          <w:szCs w:val="24"/>
        </w:rPr>
      </w:pPr>
      <w:r w:rsidRPr="001A30BA">
        <w:rPr>
          <w:rFonts w:ascii="Times New Roman" w:hAnsi="Times New Roman" w:cs="Times New Roman"/>
          <w:i w:val="0"/>
          <w:color w:val="auto"/>
          <w:sz w:val="24"/>
          <w:szCs w:val="24"/>
        </w:rPr>
        <w:t>.</w:t>
      </w:r>
    </w:p>
    <w:tbl>
      <w:tblPr>
        <w:tblStyle w:val="TableGrid"/>
        <w:tblW w:w="97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3"/>
        <w:gridCol w:w="7"/>
        <w:gridCol w:w="3150"/>
        <w:gridCol w:w="1975"/>
        <w:gridCol w:w="1212"/>
        <w:gridCol w:w="2317"/>
      </w:tblGrid>
      <w:tr w:rsidR="00B06B96" w:rsidRPr="001A30BA" w14:paraId="64E4F5DA" w14:textId="77777777" w:rsidTr="00B06B96">
        <w:tc>
          <w:tcPr>
            <w:tcW w:w="1073" w:type="dxa"/>
            <w:tcBorders>
              <w:top w:val="single" w:sz="4" w:space="0" w:color="auto"/>
              <w:bottom w:val="single" w:sz="4" w:space="0" w:color="auto"/>
            </w:tcBorders>
          </w:tcPr>
          <w:p w14:paraId="5B298ABF"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Subtype</w:t>
            </w:r>
          </w:p>
        </w:tc>
        <w:tc>
          <w:tcPr>
            <w:tcW w:w="3157" w:type="dxa"/>
            <w:gridSpan w:val="2"/>
            <w:tcBorders>
              <w:top w:val="single" w:sz="4" w:space="0" w:color="auto"/>
              <w:bottom w:val="single" w:sz="4" w:space="0" w:color="auto"/>
            </w:tcBorders>
          </w:tcPr>
          <w:p w14:paraId="63BCA3EA"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Isolate</w:t>
            </w:r>
          </w:p>
        </w:tc>
        <w:tc>
          <w:tcPr>
            <w:tcW w:w="1975" w:type="dxa"/>
            <w:tcBorders>
              <w:top w:val="single" w:sz="4" w:space="0" w:color="auto"/>
              <w:bottom w:val="single" w:sz="4" w:space="0" w:color="auto"/>
            </w:tcBorders>
          </w:tcPr>
          <w:p w14:paraId="56E942BD" w14:textId="6FAC4974" w:rsidR="0065729D" w:rsidRPr="001A30BA" w:rsidRDefault="00135E70" w:rsidP="00345002">
            <w:pPr>
              <w:contextualSpacing/>
              <w:rPr>
                <w:rFonts w:ascii="Times New Roman" w:hAnsi="Times New Roman" w:cs="Times New Roman"/>
                <w:b/>
                <w:sz w:val="24"/>
                <w:szCs w:val="24"/>
              </w:rPr>
            </w:pPr>
            <w:r>
              <w:rPr>
                <w:rFonts w:ascii="Times New Roman" w:hAnsi="Times New Roman" w:cs="Times New Roman"/>
                <w:b/>
                <w:sz w:val="24"/>
                <w:szCs w:val="24"/>
              </w:rPr>
              <w:t>S</w:t>
            </w:r>
            <w:r w:rsidR="0065729D" w:rsidRPr="001A30BA">
              <w:rPr>
                <w:rFonts w:ascii="Times New Roman" w:hAnsi="Times New Roman" w:cs="Times New Roman"/>
                <w:b/>
                <w:sz w:val="24"/>
                <w:szCs w:val="24"/>
              </w:rPr>
              <w:t>uccessful transmissions</w:t>
            </w:r>
            <w:r>
              <w:rPr>
                <w:rFonts w:ascii="Times New Roman" w:hAnsi="Times New Roman" w:cs="Times New Roman"/>
                <w:b/>
                <w:sz w:val="24"/>
                <w:szCs w:val="24"/>
              </w:rPr>
              <w:t xml:space="preserve"> – SC/VI (VI only)</w:t>
            </w:r>
          </w:p>
        </w:tc>
        <w:tc>
          <w:tcPr>
            <w:tcW w:w="1212" w:type="dxa"/>
            <w:tcBorders>
              <w:top w:val="single" w:sz="4" w:space="0" w:color="auto"/>
              <w:bottom w:val="single" w:sz="4" w:space="0" w:color="auto"/>
            </w:tcBorders>
          </w:tcPr>
          <w:p w14:paraId="4DB23ABB" w14:textId="3F8AE5B2" w:rsidR="0065729D" w:rsidRPr="001A30BA" w:rsidRDefault="00135E70" w:rsidP="00345002">
            <w:pPr>
              <w:contextualSpacing/>
              <w:rPr>
                <w:rFonts w:ascii="Times New Roman" w:hAnsi="Times New Roman" w:cs="Times New Roman"/>
                <w:b/>
                <w:sz w:val="24"/>
                <w:szCs w:val="24"/>
              </w:rPr>
            </w:pPr>
            <w:r>
              <w:rPr>
                <w:rFonts w:ascii="Times New Roman" w:hAnsi="Times New Roman" w:cs="Times New Roman"/>
                <w:b/>
                <w:sz w:val="24"/>
                <w:szCs w:val="24"/>
              </w:rPr>
              <w:t>F</w:t>
            </w:r>
            <w:r w:rsidR="0065729D" w:rsidRPr="001A30BA">
              <w:rPr>
                <w:rFonts w:ascii="Times New Roman" w:hAnsi="Times New Roman" w:cs="Times New Roman"/>
                <w:b/>
                <w:sz w:val="24"/>
                <w:szCs w:val="24"/>
              </w:rPr>
              <w:t>errets exposed</w:t>
            </w:r>
          </w:p>
        </w:tc>
        <w:tc>
          <w:tcPr>
            <w:tcW w:w="2317" w:type="dxa"/>
            <w:tcBorders>
              <w:top w:val="single" w:sz="4" w:space="0" w:color="auto"/>
              <w:bottom w:val="single" w:sz="4" w:space="0" w:color="auto"/>
            </w:tcBorders>
          </w:tcPr>
          <w:p w14:paraId="4983EB41"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Reference</w:t>
            </w:r>
          </w:p>
        </w:tc>
      </w:tr>
      <w:tr w:rsidR="00B06B96" w:rsidRPr="001A30BA" w14:paraId="300B5857" w14:textId="77777777" w:rsidTr="00B06B96">
        <w:tc>
          <w:tcPr>
            <w:tcW w:w="1073" w:type="dxa"/>
          </w:tcPr>
          <w:p w14:paraId="3EB892D9"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H1N1</w:t>
            </w:r>
          </w:p>
        </w:tc>
        <w:tc>
          <w:tcPr>
            <w:tcW w:w="3157" w:type="dxa"/>
            <w:gridSpan w:val="2"/>
          </w:tcPr>
          <w:p w14:paraId="49E662D4"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Brisbane/59/2007</w:t>
            </w:r>
          </w:p>
        </w:tc>
        <w:tc>
          <w:tcPr>
            <w:tcW w:w="1975" w:type="dxa"/>
          </w:tcPr>
          <w:p w14:paraId="266A2A3F"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51E37473"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1DF73725"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B06B96" w:rsidRPr="001A30BA" w14:paraId="09FA5EE8" w14:textId="77777777" w:rsidTr="00B06B96">
        <w:tc>
          <w:tcPr>
            <w:tcW w:w="1073" w:type="dxa"/>
          </w:tcPr>
          <w:p w14:paraId="3E48C989" w14:textId="77777777" w:rsidR="0065729D" w:rsidRPr="001A30BA" w:rsidRDefault="0065729D" w:rsidP="00345002">
            <w:pPr>
              <w:contextualSpacing/>
              <w:rPr>
                <w:rFonts w:ascii="Times New Roman" w:hAnsi="Times New Roman" w:cs="Times New Roman"/>
                <w:b/>
                <w:sz w:val="24"/>
                <w:szCs w:val="24"/>
              </w:rPr>
            </w:pPr>
          </w:p>
        </w:tc>
        <w:tc>
          <w:tcPr>
            <w:tcW w:w="3157" w:type="dxa"/>
            <w:gridSpan w:val="2"/>
          </w:tcPr>
          <w:p w14:paraId="09687500"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Brisbane/59/2007</w:t>
            </w:r>
          </w:p>
        </w:tc>
        <w:tc>
          <w:tcPr>
            <w:tcW w:w="1975" w:type="dxa"/>
          </w:tcPr>
          <w:p w14:paraId="075D2784"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1BC1B45E"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71314393"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0373-10", "ISSN" : "1098-5514", "PMID" : "20631138", "abstract" : "To determine the relative fitness of oseltamivir-resistant strains compared to susceptible wild-type viruses, we combined mathematical modeling and statistical techniques with a novel in vivo \"competitive-mixtures\" experimental model. Ferrets were coinfected with either pure populations (100% susceptible wild-type or 100% oseltamivir-resistant mutant virus) or mixed populations of wild-type and oseltamivir-resistant influenza viruses (80%:20%, 50%:50%, and 20%:80%) at equivalent infectivity titers, and the changes in the relative proportions of those two viruses were monitored over the course of the infection during within-host and over host-to-host transmission events in a ferret contact model. Coinfection of ferrets with mixtures of an oseltamivir-resistant R292K mutant A(H3N2) virus and a R292 oseltamivir-susceptible wild-type virus demonstrated that the R292K mutant virus was rapidly outgrown by the R292 wild-type virus in artificially infected donor ferrets and did not transmit to any of the recipient ferrets. The competitive-mixtures model was also used to investigate the fitness of the seasonal A(H1N1) oseltamivir-resistant H274Y mutant and showed that within infected ferrets the H274Y mutant virus was marginally outgrown by the wild-type strain but demonstrated equivalent transmissibility between ferrets. This novel in vivo experimental method and accompanying mathematical analysis provide greater insight into the relative fitness, both within the host and between hosts, of two different influenza virus strains compared to more traditional methods that infect ferrets with only pure populations of viruses. Our statistical inferences are essential for the development of the next generation of mathematical models of the emergence and spread of oseltamivir-resistant influenza in human populations.", "author" : [ { "dropping-particle" : "", "family" : "Hurt", "given" : "Aeron C", "non-dropping-particle" : "", "parse-names" : false, "suffix" : "" }, { "dropping-particle" : "", "family" : "Nor'e", "given" : "Siti Sarah", "non-dropping-particle" : "", "parse-names" : false, "suffix" : "" }, { "dropping-particle" : "", "family" : "McCaw", "given" : "James M", "non-dropping-particle" : "", "parse-names" : false, "suffix" : "" }, { "dropping-particle" : "", "family" : "Fryer", "given" : "Helen R", "non-dropping-particle" : "", "parse-names" : false, "suffix" : "" }, { "dropping-particle" : "", "family" : "Mosse", "given" : "Jennifer", "non-dropping-particle" : "", "parse-names" : false, "suffix" : "" }, { "dropping-particle" : "", "family" : "McLean", "given" : "Angela R", "non-dropping-particle" : "", "parse-names" : false, "suffix" : "" }, { "dropping-particle" : "", "family" : "Barr", "given" : "Ian G", "non-dropping-particle" : "", "parse-names" : false, "suffix" : "" } ], "container-title" : "Journal of virology", "id" : "ITEM-1", "issue" : "18", "issued" : { "date-parts" : [ [ "2010", "9" ] ] }, "note" : "Links ferrets to human-human transmission", "page" : "9427-38", "title" : "Assessing the viral fitness of oseltamivir-resistant influenza viruses in ferrets, using a competitive-mixtures model.", "type" : "article-journal", "volume" : "84" }, "uris" : [ "http://www.mendeley.com/documents/?uuid=16dd32c1-1053-4463-9f63-280cdf01c243" ] } ], "mendeley" : { "formattedCitation" : "(Hurt et al. 2010)", "plainTextFormattedCitation" : "(Hurt et al. 2010)", "previouslyFormattedCitation" : "(Hu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urt et al. 2010)</w:t>
            </w:r>
            <w:r w:rsidRPr="001A30BA">
              <w:rPr>
                <w:rFonts w:ascii="Times New Roman" w:hAnsi="Times New Roman" w:cs="Times New Roman"/>
                <w:b/>
                <w:sz w:val="24"/>
                <w:szCs w:val="24"/>
              </w:rPr>
              <w:fldChar w:fldCharType="end"/>
            </w:r>
          </w:p>
        </w:tc>
      </w:tr>
      <w:tr w:rsidR="00B06B96" w:rsidRPr="001A30BA" w14:paraId="716478E7" w14:textId="77777777" w:rsidTr="00B06B96">
        <w:tc>
          <w:tcPr>
            <w:tcW w:w="1073" w:type="dxa"/>
          </w:tcPr>
          <w:p w14:paraId="6517B189" w14:textId="77777777" w:rsidR="0065729D" w:rsidRPr="001A30BA" w:rsidRDefault="0065729D" w:rsidP="00345002">
            <w:pPr>
              <w:contextualSpacing/>
              <w:rPr>
                <w:rFonts w:ascii="Times New Roman" w:hAnsi="Times New Roman" w:cs="Times New Roman"/>
                <w:b/>
                <w:sz w:val="24"/>
                <w:szCs w:val="24"/>
              </w:rPr>
            </w:pPr>
          </w:p>
        </w:tc>
        <w:tc>
          <w:tcPr>
            <w:tcW w:w="3157" w:type="dxa"/>
            <w:gridSpan w:val="2"/>
          </w:tcPr>
          <w:p w14:paraId="5902CB01"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Brisbane/59/2007</w:t>
            </w:r>
          </w:p>
        </w:tc>
        <w:tc>
          <w:tcPr>
            <w:tcW w:w="1975" w:type="dxa"/>
          </w:tcPr>
          <w:p w14:paraId="5B32D754"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12" w:type="dxa"/>
          </w:tcPr>
          <w:p w14:paraId="487B95EB" w14:textId="77777777" w:rsidR="0065729D" w:rsidRPr="001A30BA" w:rsidRDefault="0065729D"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317" w:type="dxa"/>
          </w:tcPr>
          <w:p w14:paraId="4833417F" w14:textId="77777777" w:rsidR="0065729D" w:rsidRPr="001A30BA" w:rsidRDefault="0065729D"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AC1204" w:rsidRPr="001A30BA" w14:paraId="3AB20914" w14:textId="77777777" w:rsidTr="00B06B96">
        <w:tc>
          <w:tcPr>
            <w:tcW w:w="1073" w:type="dxa"/>
          </w:tcPr>
          <w:p w14:paraId="1D4FE640"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1D40E671" w14:textId="1A313B7C"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Brisbane/59/2007</w:t>
            </w:r>
          </w:p>
        </w:tc>
        <w:tc>
          <w:tcPr>
            <w:tcW w:w="1975" w:type="dxa"/>
          </w:tcPr>
          <w:p w14:paraId="5DD53193" w14:textId="6DC3B2E0"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212" w:type="dxa"/>
          </w:tcPr>
          <w:p w14:paraId="56DBBAE7" w14:textId="07B22960"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469E1C57" w14:textId="58E9EDDD"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53-7374", "abstract" : "Neuraminidase (NA) mutations conferring resistance to NA inhibitors were believed to compromise influenza virus fitness. Unexpectedly, an oseltamivir-resistant A/Brisbane/59/2007 (Bris07)-like H1N1 H275Y NA variant emerged in 2007 and completely replaced the wild-type (WT) strain in 2008-2009. The NA of such variant contained additional NA changes (R222Q, V234M and D344N) that potentially counteracted the detrimental effect of the H275Y mutation on viral fitness. Here, we rescued a recombinant Bris07-like WT virus and 4 NA mutants/revertants (H275Y, H275Y/Q222R, H275Y/M234V and H275Y/N344D) and characterized them in vitro and in ferrets. A fluorometric-based NA assay was used to determine Vmax and Km values. Replicative capacities were evaluated by yield assays in ST6Gal1-MDCK cells. Recombinant NA proteins were expressed in 293T cells and surface NA activity was determined. Infectivity and contact transmission experiments were evaluated for the WT, H275Y and H275Y/Q222R recombinants in ferrets. The H275Y mutation did not significantly alter Km and Vmax values compared to WT. The H275Y/N344D mutant had a reduced affinity (Km of 50 vs 12 \u00b5M) whereas the H275Y/M234V mutant had a reduced activity (22 vs 28 U/sec). In contrast, the H275Y/Q222R mutant showed a significant decrease of both affinity (40 \u00b5M) and activity (7 U/sec). The WT, H275Y, H275Y/M234V and H275Y/N344D recombinants had comparable replicative capacities contrasting with H275Y/Q222R mutant whose viral titers were significantly reduced. All studied mutations reduced the cell surface NA activity compared to WT with the maximum reduction being obtained for the H275Y/Q222R mutant. Comparable infectivity and transmissibility were seen between the WT and the H275Y mutant in ferrets whereas the H275Y/Q222R mutant was associated with significantly lower lung viral titers. In conclusion, the Q222R reversion mutation compromised Bris07-like H1N1 virus in vitro and in vivo. Thus, the R222Q NA mutation present in the WT virus may have facilitated the emergence of NAI-resistant Bris07 variants.", "author" : [ { "dropping-particle" : "", "family" : "Abed", "given" : "Yacine", "non-dropping-particle" : "", "parse-names" : false, "suffix" : "" }, { "dropping-particle" : "", "family" : "Pizzorno", "given" : "Andr\u00e9s", "non-dropping-particle" : "", "parse-names" : false, "suffix" : "" }, { "dropping-particle" : "", "family" : "Bouhy", "given" : "Xavier", "non-dropping-particle" : "", "parse-names" : false, "suffix" : "" }, { "dropping-particle" : "", "family" : "Boivin", "given" : "Guy", "non-dropping-particle" : "", "parse-names" : false, "suffix" : "" } ], "container-title" : "PLoS pathogens", "id" : "ITEM-1", "issue" : "12", "issued" : { "date-parts" : [ [ "2011", "12", "8" ] ] }, "page" : "e1002431", "publisher" : "Public Library of Science", "title" : "Role of permissive neuraminidase mutations in influenza A/Brisbane/59/2007-like (H1N1) viruses.", "type" : "article-journal", "volume" : "7" }, "uris" : [ "http://www.mendeley.com/documents/?uuid=33201c28-4bf9-47cd-bfca-b6fff8fa8260" ] } ], "mendeley" : { "formattedCitation" : "(Abed et al. 2011)", "plainTextFormattedCitation" : "(Abed et al. 2011)", "previouslyFormattedCitation" : "(Abed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345002">
              <w:rPr>
                <w:rFonts w:ascii="Times New Roman" w:hAnsi="Times New Roman" w:cs="Times New Roman"/>
                <w:noProof/>
                <w:sz w:val="24"/>
                <w:szCs w:val="24"/>
              </w:rPr>
              <w:t>(Abed et al. 2011)</w:t>
            </w:r>
            <w:r>
              <w:rPr>
                <w:rFonts w:ascii="Times New Roman" w:hAnsi="Times New Roman" w:cs="Times New Roman"/>
                <w:b/>
                <w:sz w:val="24"/>
                <w:szCs w:val="24"/>
              </w:rPr>
              <w:fldChar w:fldCharType="end"/>
            </w:r>
          </w:p>
        </w:tc>
      </w:tr>
      <w:tr w:rsidR="00AC1204" w:rsidRPr="001A30BA" w14:paraId="651824DC" w14:textId="77777777" w:rsidTr="00B06B96">
        <w:tc>
          <w:tcPr>
            <w:tcW w:w="1073" w:type="dxa"/>
          </w:tcPr>
          <w:p w14:paraId="14195D41"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C1B354C" w14:textId="215714A6"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Brisbane/59/2007</w:t>
            </w:r>
          </w:p>
        </w:tc>
        <w:tc>
          <w:tcPr>
            <w:tcW w:w="1975" w:type="dxa"/>
          </w:tcPr>
          <w:p w14:paraId="2AD85E4E" w14:textId="24BFE438"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212" w:type="dxa"/>
          </w:tcPr>
          <w:p w14:paraId="49A6AAEE" w14:textId="70A30FDB"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19F84913" w14:textId="3AA44AC1"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873-2518", "abstract" : "Early epidemiologic and serologic studies have suggested pre-existing immunity to the pandemic A (H1N1) 2009 influenza virus (H1N1pdm) may be altering its morbidity and mortality in humans. To determine the role that contemporary seasonal H1N1 virus infection or trivalent inactivated vaccine (TIV) might be playing in this immunity we conducted a vaccination-challenge study in ferrets. Vaccination with TIV was unable to alter subsequent morbidity or contact transmission in ferrets following challenge with H1N1pdm. Conversely, prior infection with the contemporary seasonal H1N1 strain altered morbidity, but not transmission, of H1N1pdm despite the detection of only minimal levels of cross reactive antibodies.", "author" : [ { "dropping-particle" : "", "family" : "Ellebedy", "given" : "A H", "non-dropping-particle" : "", "parse-names" : false, "suffix" : "" }, { "dropping-particle" : "", "family" : "Ducatez", "given" : "M F", "non-dropping-particle" : "", "parse-names" : false, "suffix" : "" }, { "dropping-particle" : "", "family" : "Duan", "given" : "S", "non-dropping-particle" : "", "parse-names" : false, "suffix" : "" }, { "dropping-particle" : "", "family" : "Stigger-Rosser", "given" : "E", "non-dropping-particle" : "", "parse-names" : false, "suffix" : "" }, { "dropping-particle" : "", "family" : "Rubrum", "given" : "A M", "non-dropping-particle" : "", "parse-names" : false, "suffix" : "" }, { "dropping-particle" : "", "family" : "Govorkova", "given" : "E A", "non-dropping-particle" : "", "parse-names" : false, "suffix" : "" }, { "dropping-particle" : "", "family" : "Webster", "given" : "R G", "non-dropping-particle" : "", "parse-names" : false, "suffix" : "" }, { "dropping-particle" : "", "family" : "Webby", "given" : "R J", "non-dropping-particle" : "", "parse-names" : false, "suffix" : "" } ], "container-title" : "Vaccine", "id" : "ITEM-1", "issue" : "17", "issued" : { "date-parts" : [ [ "2011", "4", "12" ] ] }, "page" : "3335-9", "title" : "Impact of prior seasonal influenza vaccination and infection on pandemic A (H1N1) influenza virus replication in ferrets.", "type" : "article-journal", "volume" : "29" }, "uris" : [ "http://www.mendeley.com/documents/?uuid=51f40a6b-a0aa-4672-bef5-22efb4949e76" ] } ], "mendeley" : { "formattedCitation" : "(Ellebedy et al. 2011)", "plainTextFormattedCitation" : "(Ellebedy et al. 2011)", "previouslyFormattedCitation" : "(Ellebedy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345002">
              <w:rPr>
                <w:rFonts w:ascii="Times New Roman" w:hAnsi="Times New Roman" w:cs="Times New Roman"/>
                <w:noProof/>
                <w:sz w:val="24"/>
                <w:szCs w:val="24"/>
              </w:rPr>
              <w:t>(Ellebedy et al. 2011)</w:t>
            </w:r>
            <w:r>
              <w:rPr>
                <w:rFonts w:ascii="Times New Roman" w:hAnsi="Times New Roman" w:cs="Times New Roman"/>
                <w:b/>
                <w:sz w:val="24"/>
                <w:szCs w:val="24"/>
              </w:rPr>
              <w:fldChar w:fldCharType="end"/>
            </w:r>
          </w:p>
        </w:tc>
      </w:tr>
      <w:tr w:rsidR="00AC1204" w:rsidRPr="001A30BA" w14:paraId="2AC09985" w14:textId="77777777" w:rsidTr="00B06B96">
        <w:tc>
          <w:tcPr>
            <w:tcW w:w="1073" w:type="dxa"/>
          </w:tcPr>
          <w:p w14:paraId="367F38F8"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49B95018"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New Caledonia-like</w:t>
            </w:r>
          </w:p>
        </w:tc>
        <w:tc>
          <w:tcPr>
            <w:tcW w:w="1975" w:type="dxa"/>
          </w:tcPr>
          <w:p w14:paraId="654285ED"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2</w:t>
            </w:r>
          </w:p>
        </w:tc>
        <w:tc>
          <w:tcPr>
            <w:tcW w:w="1212" w:type="dxa"/>
          </w:tcPr>
          <w:p w14:paraId="4418D3CD"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2</w:t>
            </w:r>
          </w:p>
        </w:tc>
        <w:tc>
          <w:tcPr>
            <w:tcW w:w="2317" w:type="dxa"/>
          </w:tcPr>
          <w:p w14:paraId="07823F3C"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86/424572", "ISSN" : "0022-1899", "PMID" : "15478068", "abstract" : "Three type A influenza viruses, each of which has a distinct neuraminidase-gene mutation and is resistant to the neuraminidase inhibitor oseltamivir, have been isolated. Previously, in the ferret model, an R292K mutant of a type A (H3N2) virus was not transmitted under conditions in which the wild-type virus was transmitted. This model was used to investigate whether the E119V mutant of a type A (H3N2) virus and the H274Y mutant of a type A (H1N1) virus would be transmitted under similar circumstances. Both mutant viruses were transmitted, although the H274Y mutant required a 100-fold-higher dose for infection of donor ferrets and was transmitted more slowly than was the wild type. Both the mutant and the wild-type viruses retained their genotypic characteristics.", "author" : [ { "dropping-particle" : "", "family" : "Herlocher", "given" : "M Louise", "non-dropping-particle" : "", "parse-names" : false, "suffix" : "" }, { "dropping-particle" : "", "family" : "Truscon", "given" : "Rachel", "non-dropping-particle" : "", "parse-names" : false, "suffix" : "" }, { "dropping-particle" : "", "family" : "Elias", "given" : "Stephanie", "non-dropping-particle" : "", "parse-names" : false, "suffix" : "" }, { "dropping-particle" : "", "family" : "Yen", "given" : "Hui-Ling", "non-dropping-particle" : "", "parse-names" : false, "suffix" : "" }, { "dropping-particle" : "", "family" : "Roberts", "given" : "Noel a", "non-dropping-particle" : "", "parse-names" : false, "suffix" : "" }, { "dropping-particle" : "", "family" : "Ohmit", "given" : "Suzanne E", "non-dropping-particle" : "", "parse-names" : false, "suffix" : "" }, { "dropping-particle" : "", "family" : "Monto", "given" : "Arnold S", "non-dropping-particle" : "", "parse-names" : false, "suffix" : "" } ], "container-title" : "The Journal of infectious diseases", "id" : "ITEM-1", "issue" : "9", "issued" : { "date-parts" : [ [ "2004", "11", "1" ] ] }, "page" : "1627-30", "title" : "Influenza viruses resistant to the antiviral drug oseltamivir: transmission studies in ferrets.", "type" : "article-journal", "volume" : "190" }, "uris" : [ "http://www.mendeley.com/documents/?uuid=548ebcee-b0fe-4725-9ac3-b1ee1bde0e02" ] } ], "mendeley" : { "formattedCitation" : "(Herlocher et al. 2004)", "plainTextFormattedCitation" : "(Herlocher et al. 2004)", "previouslyFormattedCitation" : "(Herlocher et al. 2004)"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erlocher et al. 2004)</w:t>
            </w:r>
            <w:r w:rsidRPr="001A30BA">
              <w:rPr>
                <w:rFonts w:ascii="Times New Roman" w:hAnsi="Times New Roman" w:cs="Times New Roman"/>
                <w:b/>
                <w:sz w:val="24"/>
                <w:szCs w:val="24"/>
              </w:rPr>
              <w:fldChar w:fldCharType="end"/>
            </w:r>
          </w:p>
        </w:tc>
      </w:tr>
      <w:tr w:rsidR="00AC1204" w:rsidRPr="001A30BA" w14:paraId="4924EDE5" w14:textId="77777777" w:rsidTr="00B06B96">
        <w:tc>
          <w:tcPr>
            <w:tcW w:w="1073" w:type="dxa"/>
          </w:tcPr>
          <w:p w14:paraId="39CE4A0D"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t>H3N2</w:t>
            </w:r>
          </w:p>
        </w:tc>
        <w:tc>
          <w:tcPr>
            <w:tcW w:w="3157" w:type="dxa"/>
            <w:gridSpan w:val="2"/>
          </w:tcPr>
          <w:p w14:paraId="39FB9A2F"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Texas/50/2012</w:t>
            </w:r>
          </w:p>
        </w:tc>
        <w:tc>
          <w:tcPr>
            <w:tcW w:w="1975" w:type="dxa"/>
          </w:tcPr>
          <w:p w14:paraId="0456BF2A"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0EF069AE"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3812ED43"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AC1204" w:rsidRPr="001A30BA" w14:paraId="4A71B787" w14:textId="77777777" w:rsidTr="00B06B96">
        <w:tc>
          <w:tcPr>
            <w:tcW w:w="1073" w:type="dxa"/>
          </w:tcPr>
          <w:p w14:paraId="40F662B2"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47352CCB" w14:textId="7675C9A1"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Brisbane/10/2007</w:t>
            </w:r>
          </w:p>
        </w:tc>
        <w:tc>
          <w:tcPr>
            <w:tcW w:w="1975" w:type="dxa"/>
          </w:tcPr>
          <w:p w14:paraId="5E043153" w14:textId="1FC517C2"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Pr>
          <w:p w14:paraId="61E5253A" w14:textId="672D211A"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317" w:type="dxa"/>
          </w:tcPr>
          <w:p w14:paraId="2ED20760" w14:textId="495BC20E"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465-2099", "abstract" : "Epidemics of H3N2 canine influenza virus (CIV) among dogs in South Korea and southern China have raised concern over the potential for zoonotic transmission of these viruses. Here, we analysed the pathogenesis and transmissibility of H3N2 CIV in ferret. H3N2 CIV replicated efficiently in the respiratory system of inoculated ferrets and caused acute necrotizing bronchioalveolitis and non-suppurative encephalitis. Transmission of H3N2 CIV was detected in three of six ferrets co-housed with inoculated ferrets, but no viruses were detected in second-contact ferrets. These findings show that H3N2 CIV has the capacity to replicate in and transmit partially among co-housed ferrets and underscore the need for continued public health surveillance.", "author" : [ { "dropping-particle" : "", "family" : "Lee", "given" : "Yu-Na", "non-dropping-particle" : "", "parse-names" : false, "suffix" : "" }, { "dropping-particle" : "", "family" : "Lee", "given" : "Dong-Hun", "non-dropping-particle" : "", "parse-names" : false, "suffix" : "" }, { "dropping-particle" : "", "family" : "Park", "given" : "Jae-Keun", "non-dropping-particle" : "", "parse-names" : false, "suffix" : "" }, { "dropping-particle" : "", "family" : "Yuk", "given" : "Seong-Su", "non-dropping-particle" : "", "parse-names" : false, "suffix" : "" }, { "dropping-particle" : "", "family" : "Kwon", "given" : "Jung-Hoon", "non-dropping-particle" : "", "parse-names" : false, "suffix" : "" }, { "dropping-particle" : "", "family" : "Nahm", "given" : "Sang-Soep", "non-dropping-particle" : "", "parse-names" : false, "suffix" : "" }, { "dropping-particle" : "", "family" : "Lee", "given" : "Joong-Bok", "non-dropping-particle" : "", "parse-names" : false, "suffix" : "" }, { "dropping-particle" : "", "family" : "Park", "given" : "Seung-Yong", "non-dropping-particle" : "", "parse-names" : false, "suffix" : "" }, { "dropping-particle" : "", "family" : "Choi", "given" : "In-Soo", "non-dropping-particle" : "", "parse-names" : false, "suffix" : "" }, { "dropping-particle" : "", "family" : "Song", "given" : "Chang-Seon", "non-dropping-particle" : "", "parse-names" : false, "suffix" : "" } ], "container-title" : "The Journal of general virology", "id" : "ITEM-1", "issue" : "Pt 2", "issued" : { "date-parts" : [ [ "2013", "2", "1" ] ] }, "page" : "293-7", "publisher" : "Society for General Microbiology", "title" : "Experimental infection and natural contact exposure of ferrets with canine influenza virus (H3N2).", "type" : "article-journal", "volume" : "94" }, "uris" : [ "http://www.mendeley.com/documents/?uuid=da3647a3-7738-46bd-b133-66928f536562" ] } ], "mendeley" : { "formattedCitation" : "(Lee et al. 2013)", "plainTextFormattedCitation" : "(Lee et al. 2013)", "previouslyFormattedCitation" : "(Lee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345002">
              <w:rPr>
                <w:rFonts w:ascii="Times New Roman" w:hAnsi="Times New Roman" w:cs="Times New Roman"/>
                <w:noProof/>
                <w:sz w:val="24"/>
                <w:szCs w:val="24"/>
              </w:rPr>
              <w:t>(Lee et al. 2013)</w:t>
            </w:r>
            <w:r>
              <w:rPr>
                <w:rFonts w:ascii="Times New Roman" w:hAnsi="Times New Roman" w:cs="Times New Roman"/>
                <w:b/>
                <w:sz w:val="24"/>
                <w:szCs w:val="24"/>
              </w:rPr>
              <w:fldChar w:fldCharType="end"/>
            </w:r>
          </w:p>
        </w:tc>
      </w:tr>
      <w:tr w:rsidR="00AC1204" w:rsidRPr="001A30BA" w14:paraId="7A820260" w14:textId="77777777" w:rsidTr="00B06B96">
        <w:tc>
          <w:tcPr>
            <w:tcW w:w="1073" w:type="dxa"/>
          </w:tcPr>
          <w:p w14:paraId="28C739C4"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7DFFEA4B" w14:textId="77777777" w:rsidR="00AC1204" w:rsidRPr="001A30BA" w:rsidRDefault="00AC1204" w:rsidP="00345002">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Bethesda/NIH12- 0/2008</w:t>
            </w:r>
          </w:p>
        </w:tc>
        <w:tc>
          <w:tcPr>
            <w:tcW w:w="1975" w:type="dxa"/>
          </w:tcPr>
          <w:p w14:paraId="5DCC3422"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7DF8E3F9"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504ECFAD"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37-6613", "abstract" : "BACKGROUND: The overall impact of influenza virus infection in immunocompromised patients is largely unknown. Antigenic drift and genetic variations during prolonged influenza infection have been demonstrated. In this report we describe a multidrug-resistant H3N2 influenza virus isolated from an immunocompromised patient after 5 days of therapy.\n\nMETHODS: Multiple nasal wash samples were collected from an infected patient, and viral isolates were characterized. Sensitivity to antiviral agents was evaluated. Fitness and transmissibility were assessed in ferrets and tissue culture.\n\nRESULTS: An in-frame 4-amino acid deletion emerged in the neuraminidase (NA) gene of an H3N2 virus after 5 days of oseltamivir therapy. No other changes in the NA or hemagglutinin genes were noted. Drug sensitivity assays revealed resistance to oseltamivir (&gt;10-fold increase in 50% inhibitory concentration [IC(50)]) and reduction in sensitivity to zanamivir (3-7-fold increase in IC(50) or 50% effective concentration). No change in fitness or transmissibility was observed.\n\nCONCLUSIONS: An in-frame NA gene deletion was rapidly selected for in an immunocompromised patient, resulting in decreased sensitivity of the isolate to available NA inhibitors without a change in fitness or transmissibility. This finding has implications for our understanding of the emergence of antiviral resistance and treatment of patients with influenza A infection, especially those who are immunocompromised.", "author" : [ { "dropping-particle" : "", "family" : "Memoli", "given" : "Matthew J", "non-dropping-particle" : "", "parse-names" : false, "suffix" : "" }, { "dropping-particle" : "", "family" : "Hrabal", "given" : "Rachel J", "non-dropping-particle" : "", "parse-names" : false, "suffix" : "" }, { "dropping-particle" : "", "family" : "Hassantoufighi", "given" : "Arash", "non-dropping-particle" : "", "parse-names" : false, "suffix" : "" }, { "dropping-particle" : "", "family" : "Jagger", "given" : "Brett W", "non-dropping-particle" : "", "parse-names" : false, "suffix" : "" }, { "dropping-particle" : "", "family" : "Sheng", "given" : "Zong-Mei", "non-dropping-particle" : "", "parse-names" : false, "suffix" : "" }, { "dropping-particle" : "", "family" : "Eichelberger", "given" : "Maryna C", "non-dropping-particle" : "", "parse-names" : false, "suffix" : "" }, { "dropping-particle" : "", "family" : "Taubenberger", "given" : "Jeffery K", "non-dropping-particle" : "", "parse-names" : false, "suffix" : "" } ], "container-title" : "The Journal of infectious diseases", "id" : "ITEM-1", "issue" : "9", "issued" : { "date-parts" : [ [ "2010", "5", "1" ] ] }, "page" : "1397-403", "title" : "Rapid selection of a transmissible multidrug-resistant influenza A/H3N2 virus in an immunocompromised host.", "type" : "article-journal", "volume" : "201" }, "uris" : [ "http://www.mendeley.com/documents/?uuid=8b12ae67-6188-4f12-b1cb-c4d74a3d3cad" ] } ], "mendeley" : { "formattedCitation" : "(Memoli et al. 2010)", "plainTextFormattedCitation" : "(Memoli et al. 2010)", "previouslyFormattedCitation" : "(Memoli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emoli et al. 2010)</w:t>
            </w:r>
            <w:r w:rsidRPr="001A30BA">
              <w:rPr>
                <w:rFonts w:ascii="Times New Roman" w:hAnsi="Times New Roman" w:cs="Times New Roman"/>
                <w:b/>
                <w:sz w:val="24"/>
                <w:szCs w:val="24"/>
              </w:rPr>
              <w:fldChar w:fldCharType="end"/>
            </w:r>
          </w:p>
        </w:tc>
      </w:tr>
      <w:tr w:rsidR="00AC1204" w:rsidRPr="001A30BA" w14:paraId="087C2B18" w14:textId="77777777" w:rsidTr="00B06B96">
        <w:tc>
          <w:tcPr>
            <w:tcW w:w="1073" w:type="dxa"/>
          </w:tcPr>
          <w:p w14:paraId="68A2179B"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D708388"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Fukui/20/2004</w:t>
            </w:r>
          </w:p>
        </w:tc>
        <w:tc>
          <w:tcPr>
            <w:tcW w:w="1975" w:type="dxa"/>
          </w:tcPr>
          <w:p w14:paraId="5072B34D"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5B5561F8"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759C4E7E"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0373-10", "ISSN" : "1098-5514", "PMID" : "20631138", "abstract" : "To determine the relative fitness of oseltamivir-resistant strains compared to susceptible wild-type viruses, we combined mathematical modeling and statistical techniques with a novel in vivo \"competitive-mixtures\" experimental model. Ferrets were coinfected with either pure populations (100% susceptible wild-type or 100% oseltamivir-resistant mutant virus) or mixed populations of wild-type and oseltamivir-resistant influenza viruses (80%:20%, 50%:50%, and 20%:80%) at equivalent infectivity titers, and the changes in the relative proportions of those two viruses were monitored over the course of the infection during within-host and over host-to-host transmission events in a ferret contact model. Coinfection of ferrets with mixtures of an oseltamivir-resistant R292K mutant A(H3N2) virus and a R292 oseltamivir-susceptible wild-type virus demonstrated that the R292K mutant virus was rapidly outgrown by the R292 wild-type virus in artificially infected donor ferrets and did not transmit to any of the recipient ferrets. The competitive-mixtures model was also used to investigate the fitness of the seasonal A(H1N1) oseltamivir-resistant H274Y mutant and showed that within infected ferrets the H274Y mutant virus was marginally outgrown by the wild-type strain but demonstrated equivalent transmissibility between ferrets. This novel in vivo experimental method and accompanying mathematical analysis provide greater insight into the relative fitness, both within the host and between hosts, of two different influenza virus strains compared to more traditional methods that infect ferrets with only pure populations of viruses. Our statistical inferences are essential for the development of the next generation of mathematical models of the emergence and spread of oseltamivir-resistant influenza in human populations.", "author" : [ { "dropping-particle" : "", "family" : "Hurt", "given" : "Aeron C", "non-dropping-particle" : "", "parse-names" : false, "suffix" : "" }, { "dropping-particle" : "", "family" : "Nor'e", "given" : "Siti Sarah", "non-dropping-particle" : "", "parse-names" : false, "suffix" : "" }, { "dropping-particle" : "", "family" : "McCaw", "given" : "James M", "non-dropping-particle" : "", "parse-names" : false, "suffix" : "" }, { "dropping-particle" : "", "family" : "Fryer", "given" : "Helen R", "non-dropping-particle" : "", "parse-names" : false, "suffix" : "" }, { "dropping-particle" : "", "family" : "Mosse", "given" : "Jennifer", "non-dropping-particle" : "", "parse-names" : false, "suffix" : "" }, { "dropping-particle" : "", "family" : "McLean", "given" : "Angela R", "non-dropping-particle" : "", "parse-names" : false, "suffix" : "" }, { "dropping-particle" : "", "family" : "Barr", "given" : "Ian G", "non-dropping-particle" : "", "parse-names" : false, "suffix" : "" } ], "container-title" : "Journal of virology", "id" : "ITEM-1", "issue" : "18", "issued" : { "date-parts" : [ [ "2010", "9" ] ] }, "note" : "Links ferrets to human-human transmission", "page" : "9427-38", "title" : "Assessing the viral fitness of oseltamivir-resistant influenza viruses in ferrets, using a competitive-mixtures model.", "type" : "article-journal", "volume" : "84" }, "uris" : [ "http://www.mendeley.com/documents/?uuid=16dd32c1-1053-4463-9f63-280cdf01c243" ] } ], "mendeley" : { "formattedCitation" : "(Hurt et al. 2010)", "plainTextFormattedCitation" : "(Hurt et al. 2010)", "previouslyFormattedCitation" : "(Hu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urt et al. 2010)</w:t>
            </w:r>
            <w:r w:rsidRPr="001A30BA">
              <w:rPr>
                <w:rFonts w:ascii="Times New Roman" w:hAnsi="Times New Roman" w:cs="Times New Roman"/>
                <w:b/>
                <w:sz w:val="24"/>
                <w:szCs w:val="24"/>
              </w:rPr>
              <w:fldChar w:fldCharType="end"/>
            </w:r>
          </w:p>
        </w:tc>
      </w:tr>
      <w:tr w:rsidR="00AC1204" w:rsidRPr="001A30BA" w14:paraId="491AE3C3" w14:textId="77777777" w:rsidTr="00B06B96">
        <w:tc>
          <w:tcPr>
            <w:tcW w:w="1073" w:type="dxa"/>
          </w:tcPr>
          <w:p w14:paraId="12FF0F23"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5DF46603" w14:textId="69174D92"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Wyoming/3/2003</w:t>
            </w:r>
            <w:r w:rsidRPr="001A30BA">
              <w:rPr>
                <w:rFonts w:ascii="Times New Roman" w:hAnsi="Times New Roman" w:cs="Times New Roman"/>
                <w:b/>
                <w:color w:val="000000"/>
                <w:sz w:val="24"/>
                <w:szCs w:val="24"/>
                <w:vertAlign w:val="superscript"/>
              </w:rPr>
              <w:t>RG</w:t>
            </w:r>
          </w:p>
        </w:tc>
        <w:tc>
          <w:tcPr>
            <w:tcW w:w="1975" w:type="dxa"/>
          </w:tcPr>
          <w:p w14:paraId="03FA790E" w14:textId="3E07BED1"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Pr>
          <w:p w14:paraId="3B02BA25" w14:textId="4A303D87"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317" w:type="dxa"/>
          </w:tcPr>
          <w:p w14:paraId="72ABEFC9" w14:textId="37B54992"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46-1696", "abstract" : "Recent gain-of-function studies in influenza A virus H5N1 strains revealed that as few as three-amino-acid changes in the hemagglutinin protein confer the capacity for viral transmission between ferrets. As transmission between ferrets is considered a surrogate indicator of transmissibility between humans, these studies raised concerns about the risks of gain-of-function influenza A virus research. Here we present an approach to strengthen the biosafety of gain-of-function influenza experiments. We exploit species-specific endogenous small RNAs to restrict influenza A virus tropism. In particular, we found that the microRNA miR-192 was expressed in primary human respiratory tract epithelial cells as well as in mouse lungs but absent from the ferret respiratory tract. Incorporation of miR-192 target sites into influenza A virus did not prevent influenza replication and transmissibility in ferrets, but did attenuate influenza pathogenicity in mice. This molecular biocontainment approach should be applicable beyond influenza A virus to minimize the risk of experiments involving other pathogenic viruses.", "author" : [ { "dropping-particle" : "", "family" : "Langlois", "given" : "Ryan A", "non-dropping-particle" : "", "parse-names" : false, "suffix" : "" }, { "dropping-particle" : "", "family" : "Albrecht", "given" : "Randy A", "non-dropping-particle" : "", "parse-names" : false, "suffix" : "" }, { "dropping-particle" : "", "family" : "Kimble", "given" : "Brian", "non-dropping-particle" : "", "parse-names" : false, "suffix" : "" }, { "dropping-particle" : "", "family" : "Sutton", "given" : "Troy", "non-dropping-particle" : "", "parse-names" : false, "suffix" : "" }, { "dropping-particle" : "", "family" : "Shapiro", "given" : "Jillian S", "non-dropping-particle" : "", "parse-names" : false, "suffix" : "" }, { "dropping-particle" : "", "family" : "Finch", "given" : "Courtney", "non-dropping-particle" : "", "parse-names" : false, "suffix" : "" }, { "dropping-particle" : "", "family" : "Angel", "given" : "Matthew", "non-dropping-particle" : "", "parse-names" : false, "suffix" : "" }, { "dropping-particle" : "", "family" : "Chua", "given" : "Mark A", "non-dropping-particle" : "", "parse-names" : false, "suffix" : "" }, { "dropping-particle" : "", "family" : "Gonzalez-Reiche", "given" : "Ana Silvia", "non-dropping-particle" : "", "parse-names" : false, "suffix" : "" }, { "dropping-particle" : "", "family" : "Xu", "given" : "Kemin", "non-dropping-particle" : "", "parse-names" : false, "suffix" : "" }, { "dropping-particle" : "", "family" : "Perez", "given" : "Daniel", "non-dropping-particle" : "", "parse-names" : false, "suffix" : "" }, { "dropping-particle" : "", "family" : "Garc\u00eda-Sastre", "given" : "Adolfo", "non-dropping-particle" : "", "parse-names" : false, "suffix" : "" }, { "dropping-particle" : "", "family" : "tenOever", "given" : "Benjamin R", "non-dropping-particle" : "", "parse-names" : false, "suffix" : "" } ], "container-title" : "Nature biotechnology", "id" : "ITEM-1", "issue" : "9", "issued" : { "date-parts" : [ [ "2013", "9" ] ] }, "page" : "844-7", "publisher" : "Nature Publishing Group, a division of Macmillan Publishers Limited. All Rights Reserved.", "title" : "MicroRNA-based strategy to mitigate the risk of gain-of-function influenza studies.", "title-short" : "Nat Biotech", "type" : "article-journal", "volume" : "31" }, "uris" : [ "http://www.mendeley.com/documents/?uuid=3d761211-d546-490f-8766-b1ee1bf3269e" ] } ], "mendeley" : { "formattedCitation" : "(Langlois et al. 2013)", "plainTextFormattedCitation" : "(Langlois et al. 2013)", "previouslyFormattedCitation" : "(Langlois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345002">
              <w:rPr>
                <w:rFonts w:ascii="Times New Roman" w:hAnsi="Times New Roman" w:cs="Times New Roman"/>
                <w:noProof/>
                <w:sz w:val="24"/>
                <w:szCs w:val="24"/>
              </w:rPr>
              <w:t>(Langlois et al. 2013)</w:t>
            </w:r>
            <w:r>
              <w:rPr>
                <w:rFonts w:ascii="Times New Roman" w:hAnsi="Times New Roman" w:cs="Times New Roman"/>
                <w:b/>
                <w:sz w:val="24"/>
                <w:szCs w:val="24"/>
              </w:rPr>
              <w:fldChar w:fldCharType="end"/>
            </w:r>
          </w:p>
        </w:tc>
      </w:tr>
      <w:tr w:rsidR="00AC1204" w:rsidRPr="001A30BA" w14:paraId="3ECC392E" w14:textId="77777777" w:rsidTr="00B06B96">
        <w:tc>
          <w:tcPr>
            <w:tcW w:w="1073" w:type="dxa"/>
          </w:tcPr>
          <w:p w14:paraId="2E6D3D84"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FDDB810" w14:textId="41C9EA2F" w:rsidR="00AC1204"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Panama/2007/1999</w:t>
            </w:r>
          </w:p>
        </w:tc>
        <w:tc>
          <w:tcPr>
            <w:tcW w:w="1975" w:type="dxa"/>
          </w:tcPr>
          <w:p w14:paraId="67EAFFBF" w14:textId="7A29EA82" w:rsidR="00AC1204"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Pr>
          <w:p w14:paraId="3D623C98" w14:textId="35166A79" w:rsidR="00AC1204"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317" w:type="dxa"/>
          </w:tcPr>
          <w:p w14:paraId="7CBB76DF" w14:textId="37FF7781" w:rsidR="00AC1204"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1-6490", "abstract" : "Understanding the transmission ability of newly emerging influenza viruses is central to the development of public health preparedness and prevention strategies. Animals are used to model influenza virus infection and transmission, but the routinely used intranasal inoculation of a liquid virus suspension does not reflect natural infection. We report the development of an inoculation method that delivers an influenza virus aerosol inoculum to ferrets and the characterization of size distribution and viable virus present in aerosols shed from infected ferrets during normal breathing and sneezing. By comparing virus deposition, infectivity, virulence, and transmissibility among animals inoculated intranasally or by aerosols with a human (H3N2) or avian (H5N1) influenza virus, we demonstrate that aerosol inoculations more closely resemble a natural, airborne influenza virus infection and that viable virus is measurable in droplets and droplet nuclei exhaled by infected ferrets. These methods will provide improved risk assessment of emerging influenza viruses that pose a threat to public health.", "author" : [ { "dropping-particle" : "", "family" : "Gustin", "given" : "Kortney M",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earce", "given" : "Melissa B", "non-dropping-particle" : "", "parse-names" : false, "suffix" : "" }, { "dropping-particle" : "", "family" : "Katz", "given" : "Jacqueline M", "non-dropping-particle" : "", "parse-names" : false, "suffix" : "" }, { "dropping-particle" : "", "family" : "Tumpey", "given" : "Terrence M", "non-dropping-particle" : "", "parse-names" : false, "suffix" : "" }, { "dropping-particle" : "", "family" : "Maines", "given" : "Taronna R", "non-dropping-particle" : "", "parse-names" : false, "suffix" : "" } ], "container-title" : "Proceedings of the National Academy of Sciences of the United States of America", "id" : "ITEM-1", "issue" : "20", "issued" : { "date-parts" : [ [ "2011", "5", "17" ] ] }, "page" : "8432-7", "title" : "Influenza virus aerosol exposure and analytical system for ferrets.", "type" : "article-journal", "volume" : "108" }, "uris" : [ "http://www.mendeley.com/documents/?uuid=6ace325b-b54b-417e-9b14-aaab545b5c43" ] } ], "mendeley" : { "formattedCitation" : "(Gustin et al. 2011)", "plainTextFormattedCitation" : "(Gustin et al. 2011)", "previouslyFormattedCitation" : "(Gustin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345002">
              <w:rPr>
                <w:rFonts w:ascii="Times New Roman" w:hAnsi="Times New Roman" w:cs="Times New Roman"/>
                <w:noProof/>
                <w:sz w:val="24"/>
                <w:szCs w:val="24"/>
              </w:rPr>
              <w:t>(Gustin et al. 2011)</w:t>
            </w:r>
            <w:r>
              <w:rPr>
                <w:rFonts w:ascii="Times New Roman" w:hAnsi="Times New Roman" w:cs="Times New Roman"/>
                <w:b/>
                <w:sz w:val="24"/>
                <w:szCs w:val="24"/>
              </w:rPr>
              <w:fldChar w:fldCharType="end"/>
            </w:r>
            <w:r w:rsidDel="00622E76">
              <w:rPr>
                <w:rFonts w:ascii="Times New Roman" w:hAnsi="Times New Roman" w:cs="Times New Roman"/>
                <w:b/>
                <w:sz w:val="24"/>
                <w:szCs w:val="24"/>
              </w:rPr>
              <w:t xml:space="preserve"> </w:t>
            </w:r>
          </w:p>
        </w:tc>
      </w:tr>
      <w:tr w:rsidR="00AC1204" w:rsidRPr="001A30BA" w14:paraId="50C6C800" w14:textId="77777777" w:rsidTr="00B06B96">
        <w:tc>
          <w:tcPr>
            <w:tcW w:w="1073" w:type="dxa"/>
          </w:tcPr>
          <w:p w14:paraId="1E8DD9D0"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42E9CCD7" w14:textId="77777777" w:rsidR="00AC1204" w:rsidRPr="001A30BA" w:rsidRDefault="00AC1204" w:rsidP="00345002">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Memphis/14/1998</w:t>
            </w:r>
          </w:p>
        </w:tc>
        <w:tc>
          <w:tcPr>
            <w:tcW w:w="1975" w:type="dxa"/>
          </w:tcPr>
          <w:p w14:paraId="1E642A80"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03BF348A"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594F42E9"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H9N2 avian influenza A viruses are endemic in poultry of many Eurasian countries and have caused repeated human infections in Asia since 1998. To evaluate the potential threat of H9N2 viruses to humans, we investigated the replication and transmission efficiency of H9N2 viruses in the ferret model. Five wild-type (WT) H9N2 viruses, isolated from different avian species from 1988 through 2003, were tested in vivo and found to replicate in ferrets. However these viruses achieved mild peak viral titers in nasal washes when compared to those observed with a human H3N2 virus. Two of these H9N2 viruses transmitted to direct contact ferrets, however no aerosol transmission was detected in the virus displaying the most efficient direct contact transmission. A leucine (Leu) residue at amino acid position 226 in the hemagglutinin (HA) receptor-binding site (RBS), responsible for human virus-like receptor specificity, was found to be important for the transmission of the H9N2 viruses in ferrets. In addition, an H9N2 avian-human reassortant virus, which contains the surface glycoprotein genes from an H9N2 virus and the six internal genes of a human H3N2 virus, showed enhanced replication and efficient transmission to direct contacts. Although no aerosol transmission was observed, the virus replicated in multiple respiratory tissues and induced clinical signs similar to those observed with the parental human H3N2 virus. Our results suggest that the establishment and prevalence of H9N2 viruses in poultry pose a significant threat for humans.", "author" : [ { "dropping-particle" : "", "family" : "Wan", "given" : "Hongquan", "non-dropping-particle" : "", "parse-names" : false, "suffix" : "" }, { "dropping-particle" : "", "family" : "Sorrell", "given" : "Erin M", "non-dropping-particle" : "", "parse-names" : false, "suffix" : "" }, { "dropping-particle" : "", "family" : "Song", "given" : "Haichen", "non-dropping-particle" : "", "parse-names" : false, "suffix" : "" }, { "dropping-particle" : "", "family" : "Hossain", "given" : "Md Jaber", "non-dropping-particle" : "", "parse-names" : false, "suffix" : "" }, { "dropping-particle" : "", "family" : "Ramirez-Nieto", "given" : "Gloria", "non-dropping-particle" : "", "parse-names" : false, "suffix" : "" }, { "dropping-particle" : "", "family" : "Monne", "given" : "Isabella", "non-dropping-particle" : "", "parse-names" : false, "suffix" : "" }, { "dropping-particle" : "", "family" : "Stevens", "given" : "James", "non-dropping-particle" : "", "parse-names" : false, "suffix" : "" }, { "dropping-particle" : "", "family" : "Cattoli", "given" : "Giovanni", "non-dropping-particle" : "", "parse-names" : false, "suffix" : "" }, { "dropping-particle" : "", "family" : "Capua", "given" : "Ilaria", "non-dropping-particle" : "", "parse-names" : false, "suffix" : "" }, { "dropping-particle" : "", "family" : "Chen", "given" : "Li-Mei", "non-dropping-particle" : "", "parse-names" : false, "suffix" : "" }, { "dropping-particle" : "", "family" : "Donis", "given" : "Ruben O", "non-dropping-particle" : "", "parse-names" : false, "suffix" : "" }, { "dropping-particle" : "", "family" : "Busch", "given" : "Julia", "non-dropping-particle" : "", "parse-names" : false, "suffix" : "" }, { "dropping-particle" : "", "family" : "Paulson", "given" : "James C", "non-dropping-particle" : "", "parse-names" : false, "suffix" : "" }, { "dropping-particle" : "", "family" : "Brockwell", "given" : "Christy", "non-dropping-particle" : "", "parse-names" : false, "suffix" : "" }, { "dropping-particle" : "", "family" : "Webby", "given" : "Richard", "non-dropping-particle" : "", "parse-names" : false, "suffix" : "" }, { "dropping-particle" : "", "family" : "Blanco", "given" : "Jorge", "non-dropping-particle" : "", "parse-names" : false, "suffix" : "" }, { "dropping-particle" : "", "family" : "Al-Natour", "given" : "Mohammad Q", "non-dropping-particle" : "", "parse-names" : false, "suffix" : "" }, { "dropping-particle" : "", "family" : "Perez", "given" : "Daniel R", "non-dropping-particle" : "", "parse-names" : false, "suffix" : "" } ], "container-title" : "PloS one", "id" : "ITEM-1", "issue" : "8", "issued" : { "date-parts" : [ [ "2008", "1", "13" ] ] }, "page" : "e2923", "publisher" : "Public Library of Science", "title" : "Replication and transmission of H9N2 influenza viruses in ferrets: evaluation of pandemic potential.", "type" : "article-journal", "volume" : "3" }, "uris" : [ "http://www.mendeley.com/documents/?uuid=9e742ea7-c552-405d-bcac-4bfab65ee99a" ] } ], "mendeley" : { "formattedCitation" : "(Wan et al. 2008)", "plainTextFormattedCitation" : "(Wan et al. 2008)", "previouslyFormattedCitation" : "(Wan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Wan et al. 2008)</w:t>
            </w:r>
            <w:r w:rsidRPr="001A30BA">
              <w:rPr>
                <w:rFonts w:ascii="Times New Roman" w:hAnsi="Times New Roman" w:cs="Times New Roman"/>
                <w:b/>
                <w:sz w:val="24"/>
                <w:szCs w:val="24"/>
              </w:rPr>
              <w:fldChar w:fldCharType="end"/>
            </w:r>
          </w:p>
        </w:tc>
      </w:tr>
      <w:tr w:rsidR="00AC1204" w:rsidRPr="001A30BA" w14:paraId="5FB7B5F8" w14:textId="77777777" w:rsidTr="00B06B96">
        <w:tc>
          <w:tcPr>
            <w:tcW w:w="1073" w:type="dxa"/>
          </w:tcPr>
          <w:p w14:paraId="74F37C4B"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3BF43059"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Sydney/5/1997</w:t>
            </w:r>
          </w:p>
        </w:tc>
        <w:tc>
          <w:tcPr>
            <w:tcW w:w="1975" w:type="dxa"/>
          </w:tcPr>
          <w:p w14:paraId="21EF9DC7"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5</w:t>
            </w:r>
          </w:p>
        </w:tc>
        <w:tc>
          <w:tcPr>
            <w:tcW w:w="1212" w:type="dxa"/>
          </w:tcPr>
          <w:p w14:paraId="00848DCD"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5</w:t>
            </w:r>
          </w:p>
        </w:tc>
        <w:tc>
          <w:tcPr>
            <w:tcW w:w="2317" w:type="dxa"/>
          </w:tcPr>
          <w:p w14:paraId="78408EEB"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1899", "abstract" : "Ferrets were used as an animal model to study whether controlled transmission of type A influenza is similar to human transmission when sequence changes in HA1 are used as the outcome. Ferrets were infected initially with A/Sydney/5/97 (H3N2) or A/LA/1/87 (H3N2) intranasally, and transmission chains were established by housing infected ferrets with noninfected ferrets with no influenza antibody titer against the infecting virus. Ferrets infected with A/Sydney were seronegative for A/Sydney and A/LA; ferrets infected with A/LA were seronegative for A/LA but had hemagglutination inhibition titers against A/Sydney. Titers of naturally transmitted influenza were higher than those after direct intranasal infection, but lymphocyte counts from nasal washes diminished with transmission. Ferrets infected with A/LA had 2 amino acid differences in HA1 after transmission through 5 ferret cohorts, but those infected with A/Sydney had none. The results show the value of the ferret model. A/LA resembled the transmission of influenza in humans when under antibody pressure.", "author" : [ { "dropping-particle" : "", "family" : "Herlocher", "given" : "M L", "non-dropping-particle" : "", "parse-names" : false, "suffix" : "" }, { "dropping-particle" : "", "family" : "Elias", "given" : "S", "non-dropping-particle" : "", "parse-names" : false, "suffix" : "" }, { "dropping-particle" : "", "family" : "Truscon", "given" : "R", "non-dropping-particle" : "", "parse-names" : false, "suffix" : "" }, { "dropping-particle" : "", "family" : "Harrison", "given" : "S", "non-dropping-particle" : "", "parse-names" : false, "suffix" : "" }, { "dropping-particle" : "", "family" : "Mindell", "given" : "D", "non-dropping-particle" : "", "parse-names" : false, "suffix" : "" }, { "dropping-particle" : "", "family" : "Simon", "given" : "C", "non-dropping-particle" : "", "parse-names" : false, "suffix" : "" }, { "dropping-particle" : "", "family" : "Monto", "given" : "A S", "non-dropping-particle" : "", "parse-names" : false, "suffix" : "" } ], "container-title" : "The Journal of infectious diseases", "id" : "ITEM-1", "issue" : "5", "issued" : { "date-parts" : [ [ "2001", "9", "1" ] ] }, "page" : "542-6", "title" : "Ferrets as a transmission model for influenza: sequence changes in HA1 of type A (H3N2) virus.", "type" : "article-journal", "volume" : "184" }, "uris" : [ "http://www.mendeley.com/documents/?uuid=6f860c7c-6986-45c6-9d5c-6958eaab0d27" ] } ], "mendeley" : { "formattedCitation" : "(Herlocher et al. 2001)", "plainTextFormattedCitation" : "(Herlocher et al. 2001)", "previouslyFormattedCitation" : "(Herlocher et al. 200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erlocher et al. 2001)</w:t>
            </w:r>
            <w:r w:rsidRPr="001A30BA">
              <w:rPr>
                <w:rFonts w:ascii="Times New Roman" w:hAnsi="Times New Roman" w:cs="Times New Roman"/>
                <w:b/>
                <w:sz w:val="24"/>
                <w:szCs w:val="24"/>
              </w:rPr>
              <w:fldChar w:fldCharType="end"/>
            </w:r>
          </w:p>
        </w:tc>
      </w:tr>
      <w:tr w:rsidR="00AC1204" w:rsidRPr="001A30BA" w14:paraId="68285A89" w14:textId="77777777" w:rsidTr="00B06B96">
        <w:tc>
          <w:tcPr>
            <w:tcW w:w="1073" w:type="dxa"/>
          </w:tcPr>
          <w:p w14:paraId="25CCE65A"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40ADDCD1"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Sydney/5/1997</w:t>
            </w:r>
          </w:p>
        </w:tc>
        <w:tc>
          <w:tcPr>
            <w:tcW w:w="1975" w:type="dxa"/>
          </w:tcPr>
          <w:p w14:paraId="68FD1AC2"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2</w:t>
            </w:r>
          </w:p>
        </w:tc>
        <w:tc>
          <w:tcPr>
            <w:tcW w:w="1212" w:type="dxa"/>
          </w:tcPr>
          <w:p w14:paraId="50F886B4"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2</w:t>
            </w:r>
          </w:p>
        </w:tc>
        <w:tc>
          <w:tcPr>
            <w:tcW w:w="2317" w:type="dxa"/>
          </w:tcPr>
          <w:p w14:paraId="69547564"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166-3542", "abstract" : "A model of influenza transmission has been established in ferrets in which wild-type influenza infection in a donor ferret can be transmitted sequentially to other ferrets. We have studied the transmission in ferrets of a clinical isolate of A/Sydney/5/97 (H3N2) carrying the neuraminidase 292K mutation compared with the corresponding wild-type virus from the same subject. Donor ferrets (n=four per group) were inoculated intranasally with mutant or wild-type virus and each housed with three na\u00efve contact ferrets. All donor ferrets inoculated with wildtype virus were productively infected and transmitted virus to all 12 contacts, who in turn had high viral titres in their nasal washes. In contrast, only two of the donor ferrets inoculated with mutant virus were productively infected. There was little or no evidence that the two infected donor animals transmitted mutant virus to their contact animals. This ferret model has demonstrated that the mutant influenza virus with lysine at position 292 of the neuraminidase is of reduced infectivity and does not transmit under conditions in which the wild-type virus with arginine at position 292 readily transmits.", "author" : [ { "dropping-particle" : "", "family" : "Herlocher", "given" : "M L", "non-dropping-particle" : "", "parse-names" : false, "suffix" : "" }, { "dropping-particle" : "", "family" : "Carr", "given" : "J", "non-dropping-particle" : "", "parse-names" : false, "suffix" : "" }, { "dropping-particle" : "", "family" : "Ives", "given" : "J", "non-dropping-particle" : "", "parse-names" : false, "suffix" : "" }, { "dropping-particle" : "", "family" : "Elias", "given" : "S", "non-dropping-particle" : "", "parse-names" : false, "suffix" : "" }, { "dropping-particle" : "", "family" : "Truscon", "given" : "R", "non-dropping-particle" : "", "parse-names" : false, "suffix" : "" }, { "dropping-particle" : "", "family" : "Roberts", "given" : "N", "non-dropping-particle" : "", "parse-names" : false, "suffix" : "" }, { "dropping-particle" : "", "family" : "Monto", "given" : "A S", "non-dropping-particle" : "", "parse-names" : false, "suffix" : "" } ], "container-title" : "Antiviral research", "id" : "ITEM-1", "issue" : "2", "issued" : { "date-parts" : [ [ "2002", "5" ] ] }, "page" : "99-111", "title" : "Influenza virus carrying an R292K mutation in the neuraminidase gene is not transmitted in ferrets.", "type" : "article-journal", "volume" : "54" }, "uris" : [ "http://www.mendeley.com/documents/?uuid=a577553e-fed7-4bbb-aee5-a5dcc714ba66" ] } ], "mendeley" : { "formattedCitation" : "(Herlocher et al. 2002)", "plainTextFormattedCitation" : "(Herlocher et al. 2002)", "previouslyFormattedCitation" : "(Herlocher et al. 200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erlocher et al. 2002)</w:t>
            </w:r>
            <w:r w:rsidRPr="001A30BA">
              <w:rPr>
                <w:rFonts w:ascii="Times New Roman" w:hAnsi="Times New Roman" w:cs="Times New Roman"/>
                <w:b/>
                <w:sz w:val="24"/>
                <w:szCs w:val="24"/>
              </w:rPr>
              <w:fldChar w:fldCharType="end"/>
            </w:r>
          </w:p>
        </w:tc>
      </w:tr>
      <w:tr w:rsidR="00AC1204" w:rsidRPr="001A30BA" w14:paraId="20CD6CB6" w14:textId="77777777" w:rsidTr="00B06B96">
        <w:tc>
          <w:tcPr>
            <w:tcW w:w="1073" w:type="dxa"/>
          </w:tcPr>
          <w:p w14:paraId="4C3073B4"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79D3A8D6" w14:textId="6EBC68BE"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Sydney/5/1997</w:t>
            </w:r>
          </w:p>
        </w:tc>
        <w:tc>
          <w:tcPr>
            <w:tcW w:w="1975" w:type="dxa"/>
          </w:tcPr>
          <w:p w14:paraId="480121E3" w14:textId="4D0B462C"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 xml:space="preserve">3 </w:t>
            </w:r>
          </w:p>
        </w:tc>
        <w:tc>
          <w:tcPr>
            <w:tcW w:w="1212" w:type="dxa"/>
          </w:tcPr>
          <w:p w14:paraId="6E7DDCF3" w14:textId="448FE2D2"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6D924E29" w14:textId="5EFD6E26"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75-2765", "abstract" : "BACKGROUND: Prophylaxis against influenza infection can take several forms, none of which is totally effective at preventing the spread of the disease. QR-435, an all-natural compound of green-tea extract and other agents, has been developed to protect against a range of viral infections, including the influenza subtype H3N2. METHODS: Several different QR-435 formulations were tested against the two influenza A H3N2 viruses (A/Sydney/5/97 and A/Panama/2007/99) in the ferret model. Most experiments included negative (phosphate-buffered saline) and positive (oseltamivir 5 mg/kg, twice daily) controls. QR-435 and the control were administered 5 minutes after intranasal delivery of the virus as prophylaxis against infection resulting from exposure to infected but untreated ferrets and for prevention of transmission from infected and treated ferrets to untreated animals. Effects of QR-435 on seroconversion, virus shedding, and systemic sequelae of infection (weight loss, fever, reduced activity) were evaluated. RESULTS: QR-435 prevented transmission and provided prophylaxis against influenza virus H3N2. Prophylaxis with QR-435 was significantly more than with oseltamivir in these experiments. Optimal in vivo efficacy of QR-435 requires a horseradish concentration of at least 50% of that in the original formulation, and the benefits of this preparation appear to be dose dependent. CONCLUSIONS: QR-435 is effective for both prevention of H3N2 viral transmission and prophylaxis. These preclinical results warrant further evaluation of its prophylactic properties against avian influenza virus infection in humans.", "author" : [ { "dropping-particle" : "", "family" : "Oxford", "given" : "John S", "non-dropping-particle" : "", "parse-names" : false, "suffix" : "" }, { "dropping-particle" : "", "family" : "Lambkin", "given" : "Robert", "non-dropping-particle" : "", "parse-names" : false, "suffix" : "" }, { "dropping-particle" : "", "family" : "Guralnik", "given" : "Mario", "non-dropping-particle" : "", "parse-names" : false, "suffix" : "" }, { "dropping-particle" : "", "family" : "Rosenbloom", "given" : "Richard A", "non-dropping-particle" : "", "parse-names" : false, "suffix" : "" }, { "dropping-particle" : "", "family" : "Petteruti", "given" : "Michael P", "non-dropping-particle" : "", "parse-names" : false, "suffix" : "" }, { "dropping-particle" : "", "family" : "Digian", "given" : "Kelly", "non-dropping-particle" : "", "parse-names" : false, "suffix" : "" }, { "dropping-particle" : "", "family" : "LeFante", "given" : "Carolyn", "non-dropping-particle" : "", "parse-names" : false, "suffix" : "" } ], "container-title" : "American journal of therapeutics", "id" : "ITEM-1", "issue" : "5", "issued" : { "date-parts" : [ [ "2007", "1" ] ] }, "page" : "462-8", "title" : "In vivo prophylactic activity of QR-435 against H3N2 influenza virus infection.", "type" : "article-journal", "volume" : "14" }, "uris" : [ "http://www.mendeley.com/documents/?uuid=0551744b-5e67-49a3-b57f-634e3624238b" ] } ], "mendeley" : { "formattedCitation" : "(Oxford et al. 2007)", "plainTextFormattedCitation" : "(Oxford et al. 2007)", "previouslyFormattedCitation" : "(Oxford et al. 2007)" }, "properties" : { "noteIndex" : 0 }, "schema" : "https://github.com/citation-style-language/schema/raw/master/csl-citation.json" }</w:instrText>
            </w:r>
            <w:r>
              <w:rPr>
                <w:rFonts w:ascii="Times New Roman" w:hAnsi="Times New Roman" w:cs="Times New Roman"/>
                <w:b/>
                <w:sz w:val="24"/>
                <w:szCs w:val="24"/>
              </w:rPr>
              <w:fldChar w:fldCharType="separate"/>
            </w:r>
            <w:r w:rsidRPr="00653992">
              <w:rPr>
                <w:rFonts w:ascii="Times New Roman" w:hAnsi="Times New Roman" w:cs="Times New Roman"/>
                <w:noProof/>
                <w:sz w:val="24"/>
                <w:szCs w:val="24"/>
              </w:rPr>
              <w:t>(Oxford et al. 2007)</w:t>
            </w:r>
            <w:r>
              <w:rPr>
                <w:rFonts w:ascii="Times New Roman" w:hAnsi="Times New Roman" w:cs="Times New Roman"/>
                <w:b/>
                <w:sz w:val="24"/>
                <w:szCs w:val="24"/>
              </w:rPr>
              <w:fldChar w:fldCharType="end"/>
            </w:r>
          </w:p>
        </w:tc>
      </w:tr>
      <w:tr w:rsidR="00AC1204" w:rsidRPr="001A30BA" w14:paraId="7F16F1F9" w14:textId="77777777" w:rsidTr="00B06B96">
        <w:tc>
          <w:tcPr>
            <w:tcW w:w="1073" w:type="dxa"/>
          </w:tcPr>
          <w:p w14:paraId="1B01ECD5"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33E75C94" w14:textId="3B779C2B" w:rsidR="00AC1204" w:rsidRPr="001A30BA" w:rsidRDefault="00AC1204" w:rsidP="00345002">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Sydney/5/1997</w:t>
            </w:r>
          </w:p>
        </w:tc>
        <w:tc>
          <w:tcPr>
            <w:tcW w:w="1975" w:type="dxa"/>
          </w:tcPr>
          <w:p w14:paraId="4DD77241" w14:textId="76AEFAD4"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 xml:space="preserve">4 (1) </w:t>
            </w:r>
          </w:p>
        </w:tc>
        <w:tc>
          <w:tcPr>
            <w:tcW w:w="1212" w:type="dxa"/>
          </w:tcPr>
          <w:p w14:paraId="5D47154F" w14:textId="31D995B8" w:rsidR="00AC1204" w:rsidRPr="001A30BA" w:rsidRDefault="00AC1204" w:rsidP="00345002">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0B094E8B" w14:textId="035193AE" w:rsidR="00AC1204" w:rsidRPr="001A30BA" w:rsidRDefault="00AC1204" w:rsidP="00345002">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75-2765", "abstract" : "BACKGROUND: Prophylaxis against influenza infection can take several forms, none of which is totally effective at preventing the spread of the disease. QR-435, an all-natural compound of green-tea extract and other agents, has been developed to protect against a range of viral infections, including the influenza subtype H3N2. METHODS: Several different QR-435 formulations were tested against the two influenza A H3N2 viruses (A/Sydney/5/97 and A/Panama/2007/99) in the ferret model. Most experiments included negative (phosphate-buffered saline) and positive (oseltamivir 5 mg/kg, twice daily) controls. QR-435 and the control were administered 5 minutes after intranasal delivery of the virus as prophylaxis against infection resulting from exposure to infected but untreated ferrets and for prevention of transmission from infected and treated ferrets to untreated animals. Effects of QR-435 on seroconversion, virus shedding, and systemic sequelae of infection (weight loss, fever, reduced activity) were evaluated. RESULTS: QR-435 prevented transmission and provided prophylaxis against influenza virus H3N2. Prophylaxis with QR-435 was significantly more than with oseltamivir in these experiments. Optimal in vivo efficacy of QR-435 requires a horseradish concentration of at least 50% of that in the original formulation, and the benefits of this preparation appear to be dose dependent. CONCLUSIONS: QR-435 is effective for both prevention of H3N2 viral transmission and prophylaxis. These preclinical results warrant further evaluation of its prophylactic properties against avian influenza virus infection in humans.", "author" : [ { "dropping-particle" : "", "family" : "Oxford", "given" : "John S", "non-dropping-particle" : "", "parse-names" : false, "suffix" : "" }, { "dropping-particle" : "", "family" : "Lambkin", "given" : "Robert", "non-dropping-particle" : "", "parse-names" : false, "suffix" : "" }, { "dropping-particle" : "", "family" : "Guralnik", "given" : "Mario", "non-dropping-particle" : "", "parse-names" : false, "suffix" : "" }, { "dropping-particle" : "", "family" : "Rosenbloom", "given" : "Richard A", "non-dropping-particle" : "", "parse-names" : false, "suffix" : "" }, { "dropping-particle" : "", "family" : "Petteruti", "given" : "Michael P", "non-dropping-particle" : "", "parse-names" : false, "suffix" : "" }, { "dropping-particle" : "", "family" : "Digian", "given" : "Kelly", "non-dropping-particle" : "", "parse-names" : false, "suffix" : "" }, { "dropping-particle" : "", "family" : "LeFante", "given" : "Carolyn", "non-dropping-particle" : "", "parse-names" : false, "suffix" : "" } ], "container-title" : "American journal of therapeutics", "id" : "ITEM-1", "issue" : "5", "issued" : { "date-parts" : [ [ "2007", "1" ] ] }, "page" : "462-8", "title" : "In vivo prophylactic activity of QR-435 against H3N2 influenza virus infection.", "type" : "article-journal", "volume" : "14" }, "uris" : [ "http://www.mendeley.com/documents/?uuid=0551744b-5e67-49a3-b57f-634e3624238b" ] } ], "mendeley" : { "formattedCitation" : "(Oxford et al. 2007)", "plainTextFormattedCitation" : "(Oxford et al. 2007)", "previouslyFormattedCitation" : "(Oxford et al. 2007)" }, "properties" : { "noteIndex" : 0 }, "schema" : "https://github.com/citation-style-language/schema/raw/master/csl-citation.json" }</w:instrText>
            </w:r>
            <w:r>
              <w:rPr>
                <w:rFonts w:ascii="Times New Roman" w:hAnsi="Times New Roman" w:cs="Times New Roman"/>
                <w:b/>
                <w:sz w:val="24"/>
                <w:szCs w:val="24"/>
              </w:rPr>
              <w:fldChar w:fldCharType="separate"/>
            </w:r>
            <w:r w:rsidRPr="00653992">
              <w:rPr>
                <w:rFonts w:ascii="Times New Roman" w:hAnsi="Times New Roman" w:cs="Times New Roman"/>
                <w:noProof/>
                <w:sz w:val="24"/>
                <w:szCs w:val="24"/>
              </w:rPr>
              <w:t>(Oxford et al. 2007)</w:t>
            </w:r>
            <w:r>
              <w:rPr>
                <w:rFonts w:ascii="Times New Roman" w:hAnsi="Times New Roman" w:cs="Times New Roman"/>
                <w:b/>
                <w:sz w:val="24"/>
                <w:szCs w:val="24"/>
              </w:rPr>
              <w:fldChar w:fldCharType="end"/>
            </w:r>
          </w:p>
        </w:tc>
      </w:tr>
      <w:tr w:rsidR="00AC1204" w:rsidRPr="001A30BA" w14:paraId="552BE2CD" w14:textId="77777777" w:rsidTr="00B06B96">
        <w:tc>
          <w:tcPr>
            <w:tcW w:w="1073" w:type="dxa"/>
          </w:tcPr>
          <w:p w14:paraId="6F263879"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85159B8"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Wuhan/359/1995</w:t>
            </w:r>
          </w:p>
        </w:tc>
        <w:tc>
          <w:tcPr>
            <w:tcW w:w="1975" w:type="dxa"/>
          </w:tcPr>
          <w:p w14:paraId="53EBA0B7"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1</w:t>
            </w:r>
          </w:p>
        </w:tc>
        <w:tc>
          <w:tcPr>
            <w:tcW w:w="1212" w:type="dxa"/>
          </w:tcPr>
          <w:p w14:paraId="11816127"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1</w:t>
            </w:r>
          </w:p>
        </w:tc>
        <w:tc>
          <w:tcPr>
            <w:tcW w:w="2317" w:type="dxa"/>
          </w:tcPr>
          <w:p w14:paraId="2B78D263"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86/424572", "ISSN" : "0022-1899", "PMID" : "15478068", "abstract" : "Three type A influenza viruses, each of which has a distinct neuraminidase-gene mutation and is resistant to the neuraminidase inhibitor oseltamivir, have been isolated. Previously, in the ferret model, an R292K mutant of a type A (H3N2) virus was not transmitted under conditions in which the wild-type virus was transmitted. This model was used to investigate whether the E119V mutant of a type A (H3N2) virus and the H274Y mutant of a type A (H1N1) virus would be transmitted under similar circumstances. Both mutant viruses were transmitted, although the H274Y mutant required a 100-fold-higher dose for infection of donor ferrets and was transmitted more slowly than was the wild type. Both the mutant and the wild-type viruses retained their genotypic characteristics.", "author" : [ { "dropping-particle" : "", "family" : "Herlocher", "given" : "M Louise", "non-dropping-particle" : "", "parse-names" : false, "suffix" : "" }, { "dropping-particle" : "", "family" : "Truscon", "given" : "Rachel", "non-dropping-particle" : "", "parse-names" : false, "suffix" : "" }, { "dropping-particle" : "", "family" : "Elias", "given" : "Stephanie", "non-dropping-particle" : "", "parse-names" : false, "suffix" : "" }, { "dropping-particle" : "", "family" : "Yen", "given" : "Hui-Ling", "non-dropping-particle" : "", "parse-names" : false, "suffix" : "" }, { "dropping-particle" : "", "family" : "Roberts", "given" : "Noel a", "non-dropping-particle" : "", "parse-names" : false, "suffix" : "" }, { "dropping-particle" : "", "family" : "Ohmit", "given" : "Suzanne E", "non-dropping-particle" : "", "parse-names" : false, "suffix" : "" }, { "dropping-particle" : "", "family" : "Monto", "given" : "Arnold S", "non-dropping-particle" : "", "parse-names" : false, "suffix" : "" } ], "container-title" : "The Journal of infectious diseases", "id" : "ITEM-1", "issue" : "9", "issued" : { "date-parts" : [ [ "2004", "11", "1" ] ] }, "page" : "1627-30", "title" : "Influenza viruses resistant to the antiviral drug oseltamivir: transmission studies in ferrets.", "type" : "article-journal", "volume" : "190" }, "uris" : [ "http://www.mendeley.com/documents/?uuid=548ebcee-b0fe-4725-9ac3-b1ee1bde0e02" ] } ], "mendeley" : { "formattedCitation" : "(Herlocher et al. 2004)", "plainTextFormattedCitation" : "(Herlocher et al. 2004)", "previouslyFormattedCitation" : "(Herlocher et al. 2004)"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erlocher et al. 2004)</w:t>
            </w:r>
            <w:r w:rsidRPr="001A30BA">
              <w:rPr>
                <w:rFonts w:ascii="Times New Roman" w:hAnsi="Times New Roman" w:cs="Times New Roman"/>
                <w:b/>
                <w:sz w:val="24"/>
                <w:szCs w:val="24"/>
              </w:rPr>
              <w:fldChar w:fldCharType="end"/>
            </w:r>
          </w:p>
        </w:tc>
      </w:tr>
      <w:tr w:rsidR="00AC1204" w:rsidRPr="001A30BA" w14:paraId="0E395DF3" w14:textId="77777777" w:rsidTr="00B06B96">
        <w:tc>
          <w:tcPr>
            <w:tcW w:w="1073" w:type="dxa"/>
          </w:tcPr>
          <w:p w14:paraId="0FA8AD37"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5509C92E" w14:textId="4E9AAF8F"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Wuhan/359/1995</w:t>
            </w:r>
            <w:r w:rsidRPr="001A30BA">
              <w:rPr>
                <w:rFonts w:ascii="Times New Roman" w:hAnsi="Times New Roman" w:cs="Times New Roman"/>
                <w:b/>
                <w:color w:val="000000"/>
                <w:sz w:val="24"/>
                <w:szCs w:val="24"/>
                <w:vertAlign w:val="superscript"/>
              </w:rPr>
              <w:t>RG</w:t>
            </w:r>
          </w:p>
        </w:tc>
        <w:tc>
          <w:tcPr>
            <w:tcW w:w="1975" w:type="dxa"/>
          </w:tcPr>
          <w:p w14:paraId="7377DE5F"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589ADB98"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47E74470"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66-4804", "abstract" : "Mutations of the conserved residues of influenza virus neuraminidase (NA) that are associated with NA inhibitor (NAI) resistance decrease the sialidase activity and/or stability of the NA, thus compromising viral fitness. In fact, clinically derived NAI-resistant variants with different NA mutations have shown different transmissibilities in ferrets (M. L. Herlocher, R. Truscon, S. Elias, H. Yen, N. A. Roberts, S. E. Ohmit, and A. S. Monto, J. Infect. Dis. 190:1627-1630, 2004). Molecular characterization of mutant viruses that have a homogeneous genetic background is required to determine the effect of single mutations at conserved NA residues. We generated recombinant viruses containing either the wild-type NA (RG WT virus) or a single amino acid change at NA residue 119 (RG E119V-NA virus) or 292 (RG R292K-NA virus) in the A/Wuhan/359/95 (H3N2) influenza virus background by reverse genetics. Both mutants showed decreased sensitivity to oseltamivir carboxylate, and the RG R292K-NA virus showed cross-resistance to zanamivir. We also observed differences between the two mutants in NA enzymatic activity and thermostability. The R292K mutation caused greater reduction of sialidase activity and thermostability than the E119V mutation. The NA defect caused by the R292K mutation was associated with compromised growth and transmissibility, whereas the growth and transmissibility of the RG E119V-NA virus were comparable to those of RG WT virus. Our results suggest that NAI-resistant influenza virus variants may differ substantially in fitness and transmissibility, depending on different levels of NA functional loss.", "author" : [ { "dropping-particle" : "", "family" : "Yen", "given" : "Hui-Ling", "non-dropping-particle" : "", "parse-names" : false, "suffix" : "" }, { "dropping-particle" : "", "family" : "Herlocher", "given" : "Louise M", "non-dropping-particle" : "", "parse-names" : false, "suffix" : "" }, { "dropping-particle" : "", "family" : "Hoffmann", "given" : "Erich", "non-dropping-particle" : "", "parse-names" : false, "suffix" : "" }, { "dropping-particle" : "", "family" : "Matrosovich", "given" : "Mikhail N", "non-dropping-particle" : "", "parse-names" : false, "suffix" : "" }, { "dropping-particle" : "", "family" : "Monto", "given" : "Arnold S", "non-dropping-particle" : "", "parse-names" : false, "suffix" : "" }, { "dropping-particle" : "", "family" : "Webster", "given" : "Robert G", "non-dropping-particle" : "", "parse-names" : false, "suffix" : "" }, { "dropping-particle" : "", "family" : "Govorkova", "given" : "Elena A", "non-dropping-particle" : "", "parse-names" : false, "suffix" : "" } ], "container-title" : "Antimicrobial agents and chemotherapy", "id" : "ITEM-1", "issue" : "10", "issued" : { "date-parts" : [ [ "2005", "10" ] ] }, "page" : "4075-84", "title" : "Neuraminidase inhibitor-resistant influenza viruses may differ substantially in fitness and transmissibility.", "type" : "article-journal", "volume" : "49" }, "uris" : [ "http://www.mendeley.com/documents/?uuid=8acdcec0-c0f7-479e-a951-390a068556d5" ] } ], "mendeley" : { "formattedCitation" : "(Yen et al. 2005)", "plainTextFormattedCitation" : "(Yen et al. 2005)", "previouslyFormattedCitation" : "(Yen et al. 2005)"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05)</w:t>
            </w:r>
            <w:r w:rsidRPr="001A30BA">
              <w:rPr>
                <w:rFonts w:ascii="Times New Roman" w:hAnsi="Times New Roman" w:cs="Times New Roman"/>
                <w:b/>
                <w:sz w:val="24"/>
                <w:szCs w:val="24"/>
              </w:rPr>
              <w:fldChar w:fldCharType="end"/>
            </w:r>
          </w:p>
        </w:tc>
      </w:tr>
      <w:tr w:rsidR="00AC1204" w:rsidRPr="001A30BA" w14:paraId="46E37AB8" w14:textId="77777777" w:rsidTr="00B06B96">
        <w:tc>
          <w:tcPr>
            <w:tcW w:w="1073" w:type="dxa"/>
          </w:tcPr>
          <w:p w14:paraId="49D5DDE9"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CAF1B0C" w14:textId="1F4DEF3F"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Wuhan/359/1995</w:t>
            </w:r>
            <w:r w:rsidRPr="001A30BA">
              <w:rPr>
                <w:rFonts w:ascii="Times New Roman" w:hAnsi="Times New Roman" w:cs="Times New Roman"/>
                <w:b/>
                <w:color w:val="000000"/>
                <w:sz w:val="24"/>
                <w:szCs w:val="24"/>
                <w:vertAlign w:val="superscript"/>
              </w:rPr>
              <w:t>RG</w:t>
            </w:r>
          </w:p>
        </w:tc>
        <w:tc>
          <w:tcPr>
            <w:tcW w:w="1975" w:type="dxa"/>
          </w:tcPr>
          <w:p w14:paraId="54AD684F"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1B878D72"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3A4A13B9"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AC1204" w:rsidRPr="001A30BA" w14:paraId="372A74CF" w14:textId="77777777" w:rsidTr="00B06B96">
        <w:tc>
          <w:tcPr>
            <w:tcW w:w="1073" w:type="dxa"/>
          </w:tcPr>
          <w:p w14:paraId="1FE7CEDF"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1AF7F550"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color w:val="000000"/>
                <w:sz w:val="24"/>
                <w:szCs w:val="24"/>
              </w:rPr>
              <w:t>A/LA/1/1987</w:t>
            </w:r>
          </w:p>
        </w:tc>
        <w:tc>
          <w:tcPr>
            <w:tcW w:w="1975" w:type="dxa"/>
          </w:tcPr>
          <w:p w14:paraId="358ACFA9"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5</w:t>
            </w:r>
          </w:p>
        </w:tc>
        <w:tc>
          <w:tcPr>
            <w:tcW w:w="1212" w:type="dxa"/>
          </w:tcPr>
          <w:p w14:paraId="294D58D1"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5</w:t>
            </w:r>
          </w:p>
        </w:tc>
        <w:tc>
          <w:tcPr>
            <w:tcW w:w="2317" w:type="dxa"/>
          </w:tcPr>
          <w:p w14:paraId="17551C46"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1899", "abstract" : "Ferrets were used as an animal model to study whether controlled transmission of type A influenza is similar to human transmission when sequence changes in HA1 are used as the outcome. Ferrets were infected initially with A/Sydney/5/97 (H3N2) or A/LA/1/87 (H3N2) intranasally, and transmission chains were established by housing infected ferrets with noninfected ferrets with no influenza antibody titer against the infecting virus. Ferrets infected with A/Sydney were seronegative for A/Sydney and A/LA; ferrets infected with A/LA were seronegative for A/LA but had hemagglutination inhibition titers against A/Sydney. Titers of naturally transmitted influenza were higher than those after direct intranasal infection, but lymphocyte counts from nasal washes diminished with transmission. Ferrets infected with A/LA had 2 amino acid differences in HA1 after transmission through 5 ferret cohorts, but those infected with A/Sydney had none. The results show the value of the ferret model. A/LA resembled the transmission of influenza in humans when under antibody pressure.", "author" : [ { "dropping-particle" : "", "family" : "Herlocher", "given" : "M L", "non-dropping-particle" : "", "parse-names" : false, "suffix" : "" }, { "dropping-particle" : "", "family" : "Elias", "given" : "S", "non-dropping-particle" : "", "parse-names" : false, "suffix" : "" }, { "dropping-particle" : "", "family" : "Truscon", "given" : "R", "non-dropping-particle" : "", "parse-names" : false, "suffix" : "" }, { "dropping-particle" : "", "family" : "Harrison", "given" : "S", "non-dropping-particle" : "", "parse-names" : false, "suffix" : "" }, { "dropping-particle" : "", "family" : "Mindell", "given" : "D", "non-dropping-particle" : "", "parse-names" : false, "suffix" : "" }, { "dropping-particle" : "", "family" : "Simon", "given" : "C", "non-dropping-particle" : "", "parse-names" : false, "suffix" : "" }, { "dropping-particle" : "", "family" : "Monto", "given" : "A S", "non-dropping-particle" : "", "parse-names" : false, "suffix" : "" } ], "container-title" : "The Journal of infectious diseases", "id" : "ITEM-1", "issue" : "5", "issued" : { "date-parts" : [ [ "2001", "9", "1" ] ] }, "page" : "542-6", "title" : "Ferrets as a transmission model for influenza: sequence changes in HA1 of type A (H3N2) virus.", "type" : "article-journal", "volume" : "184" }, "uris" : [ "http://www.mendeley.com/documents/?uuid=6f860c7c-6986-45c6-9d5c-6958eaab0d27" ] } ], "mendeley" : { "formattedCitation" : "(Herlocher et al. 2001)", "plainTextFormattedCitation" : "(Herlocher et al. 2001)", "previouslyFormattedCitation" : "(Herlocher et al. 200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erlocher et al. 2001)</w:t>
            </w:r>
            <w:r w:rsidRPr="001A30BA">
              <w:rPr>
                <w:rFonts w:ascii="Times New Roman" w:hAnsi="Times New Roman" w:cs="Times New Roman"/>
                <w:b/>
                <w:sz w:val="24"/>
                <w:szCs w:val="24"/>
              </w:rPr>
              <w:fldChar w:fldCharType="end"/>
            </w:r>
          </w:p>
        </w:tc>
      </w:tr>
      <w:tr w:rsidR="00AC1204" w:rsidRPr="001A30BA" w14:paraId="7DD60C2C" w14:textId="77777777" w:rsidTr="00B06B96">
        <w:tc>
          <w:tcPr>
            <w:tcW w:w="1073" w:type="dxa"/>
          </w:tcPr>
          <w:p w14:paraId="72CFF8B2" w14:textId="77777777" w:rsidR="00AC1204" w:rsidRPr="001A30BA" w:rsidRDefault="00AC1204" w:rsidP="00345002">
            <w:pPr>
              <w:contextualSpacing/>
              <w:rPr>
                <w:rFonts w:ascii="Times New Roman" w:hAnsi="Times New Roman" w:cs="Times New Roman"/>
                <w:b/>
                <w:sz w:val="24"/>
                <w:szCs w:val="24"/>
              </w:rPr>
            </w:pPr>
          </w:p>
        </w:tc>
        <w:tc>
          <w:tcPr>
            <w:tcW w:w="3157" w:type="dxa"/>
            <w:gridSpan w:val="2"/>
          </w:tcPr>
          <w:p w14:paraId="2F84BA27" w14:textId="77777777" w:rsidR="00AC1204" w:rsidRPr="001A30BA" w:rsidRDefault="00AC1204" w:rsidP="00345002">
            <w:pPr>
              <w:contextualSpacing/>
              <w:rPr>
                <w:rFonts w:ascii="Times New Roman" w:hAnsi="Times New Roman" w:cs="Times New Roman"/>
                <w:color w:val="000000"/>
                <w:sz w:val="24"/>
                <w:szCs w:val="24"/>
                <w:vertAlign w:val="superscript"/>
              </w:rPr>
            </w:pPr>
            <w:r w:rsidRPr="001A30BA">
              <w:rPr>
                <w:rFonts w:ascii="Times New Roman" w:hAnsi="Times New Roman" w:cs="Times New Roman"/>
                <w:color w:val="000000"/>
                <w:sz w:val="24"/>
                <w:szCs w:val="24"/>
              </w:rPr>
              <w:t>A/Victoria/3/1975</w:t>
            </w:r>
            <w:r w:rsidRPr="001A30BA">
              <w:rPr>
                <w:rFonts w:ascii="Times New Roman" w:hAnsi="Times New Roman" w:cs="Times New Roman"/>
                <w:b/>
                <w:color w:val="000000"/>
                <w:sz w:val="24"/>
                <w:szCs w:val="24"/>
                <w:vertAlign w:val="superscript"/>
              </w:rPr>
              <w:t>RG</w:t>
            </w:r>
          </w:p>
        </w:tc>
        <w:tc>
          <w:tcPr>
            <w:tcW w:w="1975" w:type="dxa"/>
          </w:tcPr>
          <w:p w14:paraId="11E63CD1" w14:textId="0BE005C1" w:rsidR="00AC1204" w:rsidRPr="001A30BA" w:rsidRDefault="00AC1204" w:rsidP="00135E70">
            <w:pPr>
              <w:contextualSpacing/>
              <w:jc w:val="center"/>
              <w:rPr>
                <w:rFonts w:ascii="Times New Roman" w:hAnsi="Times New Roman" w:cs="Times New Roman"/>
                <w:b/>
                <w:sz w:val="24"/>
                <w:szCs w:val="24"/>
              </w:rPr>
            </w:pPr>
            <w:r>
              <w:rPr>
                <w:rFonts w:ascii="Times New Roman" w:hAnsi="Times New Roman" w:cs="Times New Roman"/>
                <w:b/>
                <w:sz w:val="24"/>
                <w:szCs w:val="24"/>
              </w:rPr>
              <w:t>6 (5)</w:t>
            </w:r>
          </w:p>
        </w:tc>
        <w:tc>
          <w:tcPr>
            <w:tcW w:w="1212" w:type="dxa"/>
          </w:tcPr>
          <w:p w14:paraId="48B7DED0" w14:textId="77777777" w:rsidR="00AC1204" w:rsidRPr="001A30BA" w:rsidRDefault="00AC1204" w:rsidP="00345002">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6</w:t>
            </w:r>
          </w:p>
        </w:tc>
        <w:tc>
          <w:tcPr>
            <w:tcW w:w="2317" w:type="dxa"/>
          </w:tcPr>
          <w:p w14:paraId="50EBB6F1" w14:textId="77777777" w:rsidR="00AC1204" w:rsidRPr="001A30BA" w:rsidRDefault="00AC1204" w:rsidP="00345002">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465-2099", "abstract" : "Influenza virus attaches to host cells by sialic acid (SA). Human influenza viruses show preferential affinity for \u03b12,6-linked SA, whereas avian influenza viruses bind \u03b12,3-linked SA. In this study, mutation of the haemagglutinin receptor-binding site of a human H3N2 influenza A virus to switch binding to \u03b12,3-linked SA did not eliminate infection of ferrets but prevented transmission, even in a co-housed model. The mutant virus was shed from the noses of ferrets directly inoculated with virus in the same amounts and for the same length of time as wild-type virus. Mutant virus infection was localized to the same anatomical regions of the upper respiratory tract of directly inoculated animals. Interestingly, wild-type virus was more readily neutralized than the mutant virus in vitro by ferret nasal washes containing mucus. Moreover after inoculation of equal doses, the mutant virus grew poorly in ex vivo ferret nasal turbinate tissue compared with wild-type virus. The dose of mutant virus required to establish infection in the directly inoculated ferrets was 40-fold higher than for wild-type virus. It was concluded that minimum infectious dose is a predictor of virus transmissibility and it is suggested that, as virus passes from one host to another through stringent environmental conditions, viruses with a preference for \u03b12,3-linked SA are unlikely to inoculate a new mammalian host in sufficient quantities to initiate a productive infection.", "author" : [ { "dropping-particle" : "", "family" : "Roberts", "given" : "Kim L", "non-dropping-particle" : "", "parse-names" : false, "suffix" : "" }, { "dropping-particle" : "", "family" : "Shelton", "given" : "Holly", "non-dropping-particle" : "", "parse-names" : false, "suffix" : "" }, { "dropping-particle" : "", "family" : "Scull", "given" : "Margaret", "non-dropping-particle" : "", "parse-names" : false, "suffix" : "" }, { "dropping-particle" : "", "family" : "Pickles", "given" : "Raymond", "non-dropping-particle" : "", "parse-names" : false, "suffix" : "" }, { "dropping-particle" : "", "family" : "Barclay", "given" : "Wendy S", "non-dropping-particle" : "", "parse-names" : false, "suffix" : "" } ], "container-title" : "The Journal of general virology", "id" : "ITEM-1", "issue" : "Pt 8", "issued" : { "date-parts" : [ [ "2011", "8" ] ] }, "page" : "1822-31", "title" : "Lack of transmission of a human influenza virus with avian receptor specificity between ferrets is not due to decreased virus shedding but rather a lower infectivity in vivo.", "type" : "article-journal", "volume" : "92" }, "uris" : [ "http://www.mendeley.com/documents/?uuid=e4e2fab8-26ed-4784-8a05-39d3f6441002" ] } ], "mendeley" : { "formattedCitation" : "(Roberts et al. 2011)", "plainTextFormattedCitation" : "(Roberts et al. 2011)", "previouslyFormattedCitation" : "(Roberts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Roberts et al. 2011)</w:t>
            </w:r>
            <w:r w:rsidRPr="001A30BA">
              <w:rPr>
                <w:rFonts w:ascii="Times New Roman" w:hAnsi="Times New Roman" w:cs="Times New Roman"/>
                <w:b/>
                <w:sz w:val="24"/>
                <w:szCs w:val="24"/>
              </w:rPr>
              <w:fldChar w:fldCharType="end"/>
            </w:r>
          </w:p>
        </w:tc>
      </w:tr>
      <w:tr w:rsidR="00AC1204" w:rsidRPr="001A30BA" w14:paraId="17B8E362" w14:textId="77777777" w:rsidTr="00B06B96">
        <w:tc>
          <w:tcPr>
            <w:tcW w:w="1073" w:type="dxa"/>
          </w:tcPr>
          <w:p w14:paraId="179DDEE9"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pH1N1</w:t>
            </w:r>
          </w:p>
        </w:tc>
        <w:tc>
          <w:tcPr>
            <w:tcW w:w="3157" w:type="dxa"/>
            <w:gridSpan w:val="2"/>
          </w:tcPr>
          <w:p w14:paraId="1E7D4BEA"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Bethesda/NIH106-D0/2009</w:t>
            </w:r>
          </w:p>
        </w:tc>
        <w:tc>
          <w:tcPr>
            <w:tcW w:w="1975" w:type="dxa"/>
          </w:tcPr>
          <w:p w14:paraId="47D61D7C"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12" w:type="dxa"/>
          </w:tcPr>
          <w:p w14:paraId="7C35F0D7"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3C655D4B"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37-6613", "abstract" : "BACKGROUND: The 2009 influenza A(H1N1) pandemic called attention to the limited influenza treatment options available, especially in individuals at high risk of severe disease. Neuraminidase inhibitor-resistant seasonal H1N1 viruses have demonstrated the ability to transmit well despite early data indicating that resistance reduces viral fitness. 2009 H1N1 pandemic viruses have sporadically appeared containing resistance to neuraminidase inhibitors and the adamantanes, but the ability of these viruses to replicate, transmit, and cause disease in mammalian hosts has not been fully characterized.\n\nMETHODS: Two pretreatment wild-type viruses and 2 posttreatment multidrug-resistant viruses containing the neuraminidase H275Y mutation collected from immunocompromised patients infected with pandemic influenza H1N1 were tested for viral fitness, pathogenicity, and transmissibility in ferrets.\n\nRESULTS: The pretreatment wild-type viruses and posttreatment resistant viruses containing the H275Y mutation all demonstrated significant pathogenicity and equivalent viral fitness and transmissibility.\n\nCONCLUSIONS: The admantane-resistant 2009 pandemic influenza A(H1N1) virus can develop the H275Y change in the neuraminidase gene conferring resistance to both oseltamivir and peramivir without any loss in fitness, transmissibility, or pathogenicity. This suggests that the dissemination of widespread multidrug resistance similar to neuraminidase inhibitor resistance in seasonal H1N1 is a significant threat.", "author" : [ { "dropping-particle" : "", "family" : "Memoli", "given" : "Matthew J", "non-dropping-particle" : "", "parse-names" : false, "suffix" : "" }, { "dropping-particle" : "", "family" : "Davis", "given" : "A Sally", "non-dropping-particle" : "", "parse-names" : false, "suffix" : "" }, { "dropping-particle" : "", "family" : "Proudfoot", "given" : "Kathleen", "non-dropping-particle" : "", "parse-names" : false, "suffix" : "" }, { "dropping-particle" : "", "family" : "Chertow", "given" : "Daniel S", "non-dropping-particle" : "", "parse-names" : false, "suffix" : "" }, { "dropping-particle" : "", "family" : "Hrabal", "given" : "Rachel J", "non-dropping-particle" : "", "parse-names" : false, "suffix" : "" }, { "dropping-particle" : "", "family" : "Bristol", "given" : "Tyler", "non-dropping-particle" : "", "parse-names" : false, "suffix" : "" }, { "dropping-particle" : "", "family" : "Taubenberger", "given" : "Jeffery K", "non-dropping-particle" : "", "parse-names" : false, "suffix" : "" } ], "container-title" : "The Journal of infectious diseases", "id" : "ITEM-1", "issue" : "3", "issued" : { "date-parts" : [ [ "2011", "2", "1" ] ] }, "page" : "348-57", "title" : "Multidrug-resistant 2009 pandemic influenza A(H1N1) viruses maintain fitness and transmissibility in ferrets.", "type" : "article-journal", "volume" : "203" }, "uris" : [ "http://www.mendeley.com/documents/?uuid=d04fdf28-8cf1-47be-bb7b-015b67095f91" ] } ], "mendeley" : { "formattedCitation" : "(Memoli et al. 2011)", "plainTextFormattedCitation" : "(Memoli et al. 2011)", "previouslyFormattedCitation" : "(Memoli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emoli et al. 2011)</w:t>
            </w:r>
            <w:r w:rsidRPr="001A30BA">
              <w:rPr>
                <w:rFonts w:ascii="Times New Roman" w:hAnsi="Times New Roman" w:cs="Times New Roman"/>
                <w:b/>
                <w:sz w:val="24"/>
                <w:szCs w:val="24"/>
              </w:rPr>
              <w:fldChar w:fldCharType="end"/>
            </w:r>
          </w:p>
        </w:tc>
      </w:tr>
      <w:tr w:rsidR="00AC1204" w:rsidRPr="001A30BA" w14:paraId="4DF1D131" w14:textId="77777777" w:rsidTr="00B06B96">
        <w:tc>
          <w:tcPr>
            <w:tcW w:w="1073" w:type="dxa"/>
          </w:tcPr>
          <w:p w14:paraId="2AF7F7FA"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5F0EF57"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Bethesda/NIH107-D0/2009</w:t>
            </w:r>
          </w:p>
        </w:tc>
        <w:tc>
          <w:tcPr>
            <w:tcW w:w="1975" w:type="dxa"/>
          </w:tcPr>
          <w:p w14:paraId="071A94F5"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12" w:type="dxa"/>
          </w:tcPr>
          <w:p w14:paraId="21D11EE6"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6E9B1141"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37-6613", "abstract" : "BACKGROUND: The 2009 influenza A(H1N1) pandemic called attention to the limited influenza treatment options available, especially in individuals at high risk of severe disease. Neuraminidase inhibitor-resistant seasonal H1N1 viruses have demonstrated the ability to transmit well despite early data indicating that resistance reduces viral fitness. 2009 H1N1 pandemic viruses have sporadically appeared containing resistance to neuraminidase inhibitors and the adamantanes, but the ability of these viruses to replicate, transmit, and cause disease in mammalian hosts has not been fully characterized.\n\nMETHODS: Two pretreatment wild-type viruses and 2 posttreatment multidrug-resistant viruses containing the neuraminidase H275Y mutation collected from immunocompromised patients infected with pandemic influenza H1N1 were tested for viral fitness, pathogenicity, and transmissibility in ferrets.\n\nRESULTS: The pretreatment wild-type viruses and posttreatment resistant viruses containing the H275Y mutation all demonstrated significant pathogenicity and equivalent viral fitness and transmissibility.\n\nCONCLUSIONS: The admantane-resistant 2009 pandemic influenza A(H1N1) virus can develop the H275Y change in the neuraminidase gene conferring resistance to both oseltamivir and peramivir without any loss in fitness, transmissibility, or pathogenicity. This suggests that the dissemination of widespread multidrug resistance similar to neuraminidase inhibitor resistance in seasonal H1N1 is a significant threat.", "author" : [ { "dropping-particle" : "", "family" : "Memoli", "given" : "Matthew J", "non-dropping-particle" : "", "parse-names" : false, "suffix" : "" }, { "dropping-particle" : "", "family" : "Davis", "given" : "A Sally", "non-dropping-particle" : "", "parse-names" : false, "suffix" : "" }, { "dropping-particle" : "", "family" : "Proudfoot", "given" : "Kathleen", "non-dropping-particle" : "", "parse-names" : false, "suffix" : "" }, { "dropping-particle" : "", "family" : "Chertow", "given" : "Daniel S", "non-dropping-particle" : "", "parse-names" : false, "suffix" : "" }, { "dropping-particle" : "", "family" : "Hrabal", "given" : "Rachel J", "non-dropping-particle" : "", "parse-names" : false, "suffix" : "" }, { "dropping-particle" : "", "family" : "Bristol", "given" : "Tyler", "non-dropping-particle" : "", "parse-names" : false, "suffix" : "" }, { "dropping-particle" : "", "family" : "Taubenberger", "given" : "Jeffery K", "non-dropping-particle" : "", "parse-names" : false, "suffix" : "" } ], "container-title" : "The Journal of infectious diseases", "id" : "ITEM-1", "issue" : "3", "issued" : { "date-parts" : [ [ "2011", "2", "1" ] ] }, "page" : "348-57", "title" : "Multidrug-resistant 2009 pandemic influenza A(H1N1) viruses maintain fitness and transmissibility in ferrets.", "type" : "article-journal", "volume" : "203" }, "uris" : [ "http://www.mendeley.com/documents/?uuid=d04fdf28-8cf1-47be-bb7b-015b67095f91" ] } ], "mendeley" : { "formattedCitation" : "(Memoli et al. 2011)", "plainTextFormattedCitation" : "(Memoli et al. 2011)", "previouslyFormattedCitation" : "(Memoli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emoli et al. 2011)</w:t>
            </w:r>
            <w:r w:rsidRPr="001A30BA">
              <w:rPr>
                <w:rFonts w:ascii="Times New Roman" w:hAnsi="Times New Roman" w:cs="Times New Roman"/>
                <w:b/>
                <w:sz w:val="24"/>
                <w:szCs w:val="24"/>
              </w:rPr>
              <w:fldChar w:fldCharType="end"/>
            </w:r>
          </w:p>
        </w:tc>
      </w:tr>
      <w:tr w:rsidR="00AC1204" w:rsidRPr="001A30BA" w14:paraId="3C7F54BD" w14:textId="77777777" w:rsidTr="00B06B96">
        <w:tc>
          <w:tcPr>
            <w:tcW w:w="1073" w:type="dxa"/>
          </w:tcPr>
          <w:p w14:paraId="50F311E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1802A13D"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4/2009</w:t>
            </w:r>
          </w:p>
        </w:tc>
        <w:tc>
          <w:tcPr>
            <w:tcW w:w="1975" w:type="dxa"/>
          </w:tcPr>
          <w:p w14:paraId="37F05E3A"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1B5BB256"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27D549DC"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AC1204" w:rsidRPr="001A30BA" w14:paraId="0D784D87" w14:textId="77777777" w:rsidTr="00B06B96">
        <w:tc>
          <w:tcPr>
            <w:tcW w:w="1073" w:type="dxa"/>
          </w:tcPr>
          <w:p w14:paraId="7BE2AC00"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41ED77EE" w14:textId="41B0DF59"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975" w:type="dxa"/>
          </w:tcPr>
          <w:p w14:paraId="4E1ED015"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12" w:type="dxa"/>
          </w:tcPr>
          <w:p w14:paraId="0F21A1AE"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317" w:type="dxa"/>
          </w:tcPr>
          <w:p w14:paraId="184440D8"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1424-10", "ISSN" : "1098-5514", "PMID" : "20739532", "abstract" : "Oseltamivir is routinely used worldwide for the treatment of severe influenza A virus infection, and should drug-resistant pandemic 2009 H1N1 viruses become widespread, this potent defense strategy might fail. Oseltamivir-resistant variants of the pandemic 2009 H1N1 influenza A virus have been detected in a substantial number of patients, but to date, the mutant viruses have not moved into circulation in the general population. It is not known whether the resistance mutations in viral neuraminidase (NA) reduce viral fitness. We addressed this question by studying transmission of oseltamivir-resistant mutants derived from two different isolates of the pandemic H1N1 virus in both the guinea pig and ferret transmission models. In vitro, the virus readily acquired a single histidine-to-tyrosine mutation at position 275 (H275Y) in viral neuraminidase when serially passaged in cell culture with increasing concentrations of oseltamivir. This mutation conferred a high degree of resistance to oseltamivir but not zanamivir. Unexpectedly, in guinea pigs and ferrets, the fitness of viruses with the H275Y point mutation was not detectably impaired, and both wild-type and mutant viruses were transmitted equally well from animals that were initially inoculated with 1:1 virus mixtures to na\u00efve contacts. In contrast, a reassortant virus containing an oseltamivir-resistant seasonal NA in the pandemic H1N1 background showed decreased transmission efficiency and fitness in the guinea pig model. Our data suggest that the currently circulating pandemic 2009 H1N1 virus has a high potential to acquire drug resistance without losing fitness.", "author" : [ { "dropping-particle" : "", "family" : "Seibert", "given" : "Christopher W", "non-dropping-particle" : "", "parse-names" : false, "suffix" : "" }, { "dropping-particle" : "", "family" : "Kaminski", "given" : "Michael", "non-dropping-particle" : "", "parse-names" : false, "suffix" : "" }, { "dropping-particle" : "", "family" : "Philipp", "given" : "Jennifer", "non-dropping-particle" : "", "parse-names" : false, "suffix" : "" }, { "dropping-particle" : "", "family" : "Rubbenstroth", "given" : "Dennis", "non-dropping-particle" : "", "parse-names" : false, "suffix" : "" }, { "dropping-particle" : "", "family" : "Albrecht", "given" : "Randy a", "non-dropping-particle" : "", "parse-names" : false, "suffix" : "" }, { "dropping-particle" : "", "family" : "Schwalm", "given" : "Folker", "non-dropping-particle" : "", "parse-names" : false, "suffix" : "" }, { "dropping-particle" : "", "family" : "Stertz", "given" : "Silke", "non-dropping-particle" : "", "parse-names" : false, "suffix" : "" }, { "dropping-particle" : "", "family" : "Medina", "given" : "Rafael a", "non-dropping-particle" : "", "parse-names" : false, "suffix" : "" }, { "dropping-particle" : "", "family" : "Kochs", "given" : "Georg", "non-dropping-particle" : "", "parse-names" : false, "suffix" : "" }, { "dropping-particle" : "", "family" : "Garc\u00eda-Sastre", "given" : "Adolfo", "non-dropping-particle" : "", "parse-names" : false, "suffix" : "" }, { "dropping-particle" : "", "family" : "Staeheli", "given" : "Peter", "non-dropping-particle" : "", "parse-names" : false, "suffix" : "" }, { "dropping-particle" : "", "family" : "Palese", "given" : "Peter", "non-dropping-particle" : "", "parse-names" : false, "suffix" : "" } ], "container-title" : "Journal of virology", "id" : "ITEM-1", "issue" : "21", "issued" : { "date-parts" : [ [ "2010", "11" ] ] }, "page" : "11219-26", "title" : "Oseltamivir-resistant variants of the 2009 pandemic H1N1 influenza A virus are not attenuated in the guinea pig and ferret transmission models.", "type" : "article-journal", "volume" : "84" }, "uris" : [ "http://www.mendeley.com/documents/?uuid=8cea1268-4518-42a7-8d5e-6636e50fd269" ] } ], "mendeley" : { "formattedCitation" : "(Seibert et al. 2010)", "plainTextFormattedCitation" : "(Seibert et al. 2010)", "previouslyFormattedCitation" : "(Seibe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Seibert et al. 2010)</w:t>
            </w:r>
            <w:r w:rsidRPr="001A30BA">
              <w:rPr>
                <w:rFonts w:ascii="Times New Roman" w:hAnsi="Times New Roman" w:cs="Times New Roman"/>
                <w:b/>
                <w:sz w:val="24"/>
                <w:szCs w:val="24"/>
              </w:rPr>
              <w:fldChar w:fldCharType="end"/>
            </w:r>
          </w:p>
        </w:tc>
      </w:tr>
      <w:tr w:rsidR="00AC1204" w:rsidRPr="001A30BA" w14:paraId="4C195FC4" w14:textId="77777777" w:rsidTr="00B06B96">
        <w:tc>
          <w:tcPr>
            <w:tcW w:w="1073" w:type="dxa"/>
          </w:tcPr>
          <w:p w14:paraId="5B42EA3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31202655"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4/2009</w:t>
            </w:r>
          </w:p>
        </w:tc>
        <w:tc>
          <w:tcPr>
            <w:tcW w:w="1975" w:type="dxa"/>
          </w:tcPr>
          <w:p w14:paraId="396B695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68B5F07F"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26D81E91"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AC1204" w:rsidRPr="001A30BA" w14:paraId="75F791B8" w14:textId="77777777" w:rsidTr="00B06B96">
        <w:tc>
          <w:tcPr>
            <w:tcW w:w="1073" w:type="dxa"/>
          </w:tcPr>
          <w:p w14:paraId="23469276"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56D8AD6" w14:textId="2DF7CEE5"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975" w:type="dxa"/>
          </w:tcPr>
          <w:p w14:paraId="36742902" w14:textId="16C8EA8E"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2155EF78" w14:textId="34DB0860"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78D09BD7" w14:textId="51DD2CF5"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22-538X", "abstract" : "A balance between the functions of the influenza virus surface proteins hemagglutinin (HA) and neuraminidase (NA) is thought to be important for the transmission of viruses between humans. Here we describe two pandemic H1N1 viruses, A/swine/Virginia/1814-1/2012 and A/swine/Virginia/1814-2/2012 (pH1N1low-1 and -2, respectively), that were isolated from swine symptomatic for influenza. The enzymatic activity of the NA of these viruses was almost undetectable, while the HA binding affinity for 2,6 sialic acids was greater than that of the highly homologous pH1N1 viruses A/swine/Pennsylvania/2436/2012 and A/swine/Minnesota/2499/2012 (pH1N1-1 and -2), which exhibited better-balanced HA and NA activities. The in vitro growth kinetics of pH1N1low and pH1N1 viruses were similar, but aerosol transmission of pH1N1low-1 was abrogated and transmission via direct contact in ferrets was significantly impaired compared to pH1N1-1, which transmitted by direct and aerosol contact. In normal human bronchial epithelial cells, pH1N1low-1 was significantly inhibited by mucus but pH1N1-1 was not. In Madin-Darby canine kidney cell cultures overlaid with human or swine mucus, human mucus inhibited pH1N1low-1 but swine mucus did not. These data show that the interaction between viruses and mucus may be an important factor in viral transmissibility and could be a barrier for interspecies transmission between humans and swine for influenza viruses. IMPORTANCE A balance between the functions of the influenza virus surface proteins hemagglutinin (HA) and neuraminidase (NA) is thought to be important for transmission of viruses from swine to humans. Here we show that a swine virus with extremely functionally mismatched HA and NAs (pH1N1low-1) cannot transmit via aerosol in ferrets, while another highly homologous virus with HA and NAs that are better matched functionally (pH1N1-1) can transmit via aerosol. These viruses show similar growth kinetics in Madin-Darby canine kidney (MDCK) cells, but pH1N1low-1 is significantly inhibited by mucus in normal human bronchial epithelial cells whereas pH1N1-1 is not. Further, human mucus could inhibit these viruses, but swine mucus could not. These data show that the interaction between viruses and mucus may be an important factor in viral transmissibility and could be a species barrier between humans and swine for influenza viruses.", "author" : [ { "dropping-particle" : "", "family" : "Zanin", "given" : "Mark", "non-dropping-particle" : "", "parse-names" : false, "suffix" : "" }, { "dropping-particle" : "", "family" : "Marathe", "given" : "Bindumadhav", "non-dropping-particle" : "", "parse-names" : false, "suffix" : "" }, { "dropping-particle" : "", "family" : "Wong", "given" : "Sook-San", "non-dropping-particle" : "", "parse-names" : false, "suffix" : "" }, { "dropping-particle" : "", "family" : "Yoon", "given" : "Sun-Woo", "non-dropping-particle" : "", "parse-names" : false, "suffix" : "" }, { "dropping-particle" : "", "family" : "Collin", "given" : "Emily", "non-dropping-particle" : "", "parse-names" : false, "suffix" : "" }, { "dropping-particle" : "", "family" : "Oshansky", "given" : "Christine", "non-dropping-particle" : "", "parse-names" : false, "suffix" : "" }, { "dropping-particle" : "", "family" : "Jones", "given" : "Jeremy", "non-dropping-particle" : "", "parse-names" : false, "suffix" : "" }, { "dropping-particle" : "", "family" : "Hause", "given" : "Benjamin", "non-dropping-particle" : "", "parse-names" : false, "suffix" : "" }, { "dropping-particle" : "", "family" : "Webby", "given" : "Richard", "non-dropping-particle" : "", "parse-names" : false, "suffix" : "" } ], "container-title" : "Journal of Virology", "editor" : [ { "dropping-particle" : "", "family" : "Perlman", "given" : "S.", "non-dropping-particle" : "", "parse-names" : false, "suffix" : "" } ], "id" : "ITEM-1", "issue" : "11", "issued" : { "date-parts" : [ [ "2015", "6", "1" ] ] }, "page" : "5935-5948", "title" : "Pandemic Swine H1N1 Influenza Viruses with Almost Undetectable Neuraminidase Activity Are Not Transmitted via Aerosols in Ferrets and Are Inhibited by Human Mucus but Not Swine Mucus", "type" : "article-journal", "volume" : "89" }, "uris" : [ "http://www.mendeley.com/documents/?uuid=4ca3211c-1f37-4647-8bd1-71ef2e2541dc" ] } ], "mendeley" : { "formattedCitation" : "(Zanin et al. 2015)", "plainTextFormattedCitation" : "(Zanin et al. 2015)", "previouslyFormattedCitation" : "(Zanin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Zanin et al. 2015)</w:t>
            </w:r>
            <w:r>
              <w:rPr>
                <w:rFonts w:ascii="Times New Roman" w:hAnsi="Times New Roman" w:cs="Times New Roman"/>
                <w:b/>
                <w:sz w:val="24"/>
                <w:szCs w:val="24"/>
              </w:rPr>
              <w:fldChar w:fldCharType="end"/>
            </w:r>
          </w:p>
        </w:tc>
      </w:tr>
      <w:tr w:rsidR="00AC1204" w:rsidRPr="001A30BA" w14:paraId="66EE54C3" w14:textId="77777777" w:rsidTr="00B06B96">
        <w:tc>
          <w:tcPr>
            <w:tcW w:w="1073" w:type="dxa"/>
          </w:tcPr>
          <w:p w14:paraId="7AAC219C"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38924F6A" w14:textId="2D1283EE"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4/2009</w:t>
            </w:r>
            <w:r w:rsidRPr="001A30BA">
              <w:rPr>
                <w:rFonts w:ascii="Times New Roman" w:hAnsi="Times New Roman" w:cs="Times New Roman"/>
                <w:b/>
                <w:color w:val="000000"/>
                <w:sz w:val="24"/>
                <w:szCs w:val="24"/>
                <w:vertAlign w:val="superscript"/>
              </w:rPr>
              <w:t>RG</w:t>
            </w:r>
          </w:p>
        </w:tc>
        <w:tc>
          <w:tcPr>
            <w:tcW w:w="1975" w:type="dxa"/>
          </w:tcPr>
          <w:p w14:paraId="5FFD6528" w14:textId="3A5BFB88"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171E8C98" w14:textId="75CD617A"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0A046DA0" w14:textId="632173B0"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2041-1723", "abstract" : "Influenza transmission efficiency in ferrets is vital for risk-assessment studies. However, the inability to monitor viral infection and transmission dynamics in real time only provides a glimpse into transmissibility. Here we exploit a replication-competent influenza reporter virus to investigate dynamics of infection/transmission in ferrets. Bioluminescent imaging of ferrets infected with A/California/04/2009 H1N1 virus (CA/09) encoding NanoLuc (NLuc) luciferase provides the first real-time snapshot of influenza infection/transmission. Luminescence in the respiratory tract and in less well-characterized extra-pulmonary sites is observed, and imaging identifies infections in animals that would have otherwise been missed by traditional methods. Finally, the reporter virus significantly increases the speed and sensitivity of virological and serological assays. Thus, bioluminescent imaging of influenza infections rapidly determines intra-host dissemination, inter-host transmission and viral load, revealing infection dynamics and pandemic potential of the virus. These results have important implications for antiviral drug susceptibility, vaccine efficacy, transmissibility and pathogenicity studies.", "author" : [ { "dropping-particle" : "", "family" : "Karlsson", "given" : "Erik A", "non-dropping-particle" : "", "parse-names" : false, "suffix" : "" }, { "dropping-particle" : "", "family" : "Meliopoulos", "given" : "Victoria A", "non-dropping-particle" : "", "parse-names" : false, "suffix" : "" }, { "dropping-particle" : "", "family" : "Savage", "given" : "Chandra", "non-dropping-particle" : "", "parse-names" : false, "suffix" : "" }, { "dropping-particle" : "", "family" : "Livingston", "given" : "Brandi", "non-dropping-particle" : "", "parse-names" : false, "suffix" : "" }, { "dropping-particle" : "", "family" : "Mehle", "given" : "Andrew", "non-dropping-particle" : "", "parse-names" : false, "suffix" : "" }, { "dropping-particle" : "", "family" : "Schultz-Cherry", "given" : "Stacey", "non-dropping-particle" : "", "parse-names" : false, "suffix" : "" } ], "container-title" : "Nature communications", "id" : "ITEM-1", "issued" : { "date-parts" : [ [ "2015", "1" ] ] }, "page" : "6378", "title" : "Visualizing real-time influenza virus infection, transmission and protection in ferrets.", "type" : "article-journal", "volume" : "6" }, "uris" : [ "http://www.mendeley.com/documents/?uuid=1a3b3cec-d266-42fe-95f1-1867a4f19840" ] } ], "mendeley" : { "formattedCitation" : "(Karlsson et al. 2015)", "plainTextFormattedCitation" : "(Karlsson et al. 2015)", "previouslyFormattedCitation" : "(Zanin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8E6BFC">
              <w:rPr>
                <w:rFonts w:ascii="Times New Roman" w:hAnsi="Times New Roman" w:cs="Times New Roman"/>
                <w:noProof/>
                <w:sz w:val="24"/>
                <w:szCs w:val="24"/>
              </w:rPr>
              <w:t>(Karlsson et al. 2015)</w:t>
            </w:r>
            <w:r>
              <w:rPr>
                <w:rFonts w:ascii="Times New Roman" w:hAnsi="Times New Roman" w:cs="Times New Roman"/>
                <w:b/>
                <w:sz w:val="24"/>
                <w:szCs w:val="24"/>
              </w:rPr>
              <w:fldChar w:fldCharType="end"/>
            </w:r>
          </w:p>
        </w:tc>
      </w:tr>
      <w:tr w:rsidR="00AC1204" w:rsidRPr="001A30BA" w14:paraId="7C70349B" w14:textId="77777777" w:rsidTr="00B06B96">
        <w:tc>
          <w:tcPr>
            <w:tcW w:w="1073" w:type="dxa"/>
          </w:tcPr>
          <w:p w14:paraId="0116367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4C34159F" w14:textId="25E0FF1E"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p>
        </w:tc>
        <w:tc>
          <w:tcPr>
            <w:tcW w:w="1975" w:type="dxa"/>
          </w:tcPr>
          <w:p w14:paraId="052E5CEB" w14:textId="2CF9F30F" w:rsidR="00AC1204"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Pr>
          <w:p w14:paraId="5EAF4E61" w14:textId="0BEE40F9" w:rsidR="00AC1204"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317" w:type="dxa"/>
          </w:tcPr>
          <w:p w14:paraId="065EC31F" w14:textId="4E3F3E9D" w:rsidR="00AC1204"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465-2099", "abstract" : "The 'classical' swine H1N1 influenza A virus lineage was established after the devastating 1918 human pandemic virus entered domestic pig herds. A descendent of this lineage recently re-emerged in humans as the 2009 pandemic H1N1 virus. Adaptation in pigs has led to several changes in the multifunctional viral NS1 protein as compared with the parental 1918 virus, most notably a K217E substitution that abolishes binding to host Crk/CrkL signalling adapters, and an 11 aa C-terminal truncation. Using reverse genetics, we reintroduced both these features into a prototype 2009 H1N1 strain, A/California/04/09. Restoration of Crk/CrkL binding or extension of NS1 to 230 aa had no impact on virus replication in human or swine cells. In addition, minimal effects on replication, pathogenicity and transmission were observed in mouse and ferret models. Our data suggest that the currently circulating 2009 H1N1 virus is optimized to replicate efficiently without requiring certain NS1 functions.", "author" : [ { "dropping-particle" : "", "family" : "Hale", "given" : "Benjamin G", "non-dropping-particle" : "", "parse-names" : false, "suffix" : "" }, { "dropping-particle" : "", "family" : "Steel", "given" : "John", "non-dropping-particle" : "", "parse-names" : false, "suffix" : "" }, { "dropping-particle" : "", "family" : "Manicassamy", "given" : "Balaji", "non-dropping-particle" : "", "parse-names" : false, "suffix" : "" }, { "dropping-particle" : "", "family" : "Medina", "given" : "Rafael A", "non-dropping-particle" : "", "parse-names" : false, "suffix" : "" }, { "dropping-particle" : "", "family" : "Ye", "given" : "Jianqiang", "non-dropping-particle" : "", "parse-names" : false, "suffix" : "" }, { "dropping-particle" : "", "family" : "Hickman", "given" : "Danielle", "non-dropping-particle" : "", "parse-names" : false, "suffix" : "" }, { "dropping-particle" : "", "family" : "Lowen", "given" : "Anice C", "non-dropping-particle" : "", "parse-names" : false, "suffix" : "" }, { "dropping-particle" : "", "family" : "Perez", "given" : "Daniel R", "non-dropping-particle" : "", "parse-names" : false, "suffix" : "" }, { "dropping-particle" : "", "family" : "Garc\u00eda-Sastre", "given" : "Adolfo", "non-dropping-particle" : "", "parse-names" : false, "suffix" : "" } ], "container-title" : "The Journal of general virology", "id" : "ITEM-1", "issue" : "Pt 7", "issued" : { "date-parts" : [ [ "2010", "7" ] ] }, "page" : "1737-42", "title" : "Mutations in the NS1 C-terminal tail do not enhance replication or virulence of the 2009 pandemic H1N1 influenza A virus.", "type" : "article-journal", "volume" : "91" }, "uris" : [ "http://www.mendeley.com/documents/?uuid=2115b08c-28b7-4a53-a023-df0deca6a418" ] } ], "mendeley" : { "formattedCitation" : "(Hale et al. 2010)", "plainTextFormattedCitation" : "(Hale et al. 2010)", "previouslyFormattedCitation" : "(Hale et al. 2010)" }, "properties" : { "noteIndex" : 0 }, "schema" : "https://github.com/citation-style-language/schema/raw/master/csl-citation.json" }</w:instrText>
            </w:r>
            <w:r>
              <w:rPr>
                <w:rFonts w:ascii="Times New Roman" w:hAnsi="Times New Roman" w:cs="Times New Roman"/>
                <w:b/>
                <w:sz w:val="24"/>
                <w:szCs w:val="24"/>
              </w:rPr>
              <w:fldChar w:fldCharType="separate"/>
            </w:r>
            <w:r w:rsidRPr="00653992">
              <w:rPr>
                <w:rFonts w:ascii="Times New Roman" w:hAnsi="Times New Roman" w:cs="Times New Roman"/>
                <w:noProof/>
                <w:sz w:val="24"/>
                <w:szCs w:val="24"/>
              </w:rPr>
              <w:t>(Hale et al. 2010)</w:t>
            </w:r>
            <w:r>
              <w:rPr>
                <w:rFonts w:ascii="Times New Roman" w:hAnsi="Times New Roman" w:cs="Times New Roman"/>
                <w:b/>
                <w:sz w:val="24"/>
                <w:szCs w:val="24"/>
              </w:rPr>
              <w:fldChar w:fldCharType="end"/>
            </w:r>
          </w:p>
        </w:tc>
      </w:tr>
      <w:tr w:rsidR="00AC1204" w:rsidRPr="001A30BA" w14:paraId="2E838B60" w14:textId="77777777" w:rsidTr="00B06B96">
        <w:tc>
          <w:tcPr>
            <w:tcW w:w="1073" w:type="dxa"/>
          </w:tcPr>
          <w:p w14:paraId="1011A4AD"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FE728F0" w14:textId="6763C0F0" w:rsidR="00AC1204"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California/04/2009</w:t>
            </w:r>
            <w:r w:rsidRPr="00135E70">
              <w:rPr>
                <w:rFonts w:ascii="Times New Roman" w:hAnsi="Times New Roman" w:cs="Times New Roman"/>
                <w:b/>
                <w:color w:val="000000"/>
                <w:sz w:val="24"/>
                <w:szCs w:val="24"/>
                <w:vertAlign w:val="superscript"/>
              </w:rPr>
              <w:t>RG</w:t>
            </w:r>
          </w:p>
        </w:tc>
        <w:tc>
          <w:tcPr>
            <w:tcW w:w="1975" w:type="dxa"/>
          </w:tcPr>
          <w:p w14:paraId="321A397C" w14:textId="78EDB0F1" w:rsidR="00AC1204"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Pr>
          <w:p w14:paraId="331C09AA" w14:textId="51AA141F" w:rsidR="00AC1204"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317" w:type="dxa"/>
          </w:tcPr>
          <w:p w14:paraId="55AB7A66" w14:textId="04D2CBCC" w:rsidR="00AC1204"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Limited antiviral compounds are available for the control of influenza, and the emergence of resistant variants would further narrow the options for defense. The H275Y neuraminidase (NA) mutation, which confers resistance to oseltamivir carboxylate, has been identified among the seasonal H1N1 and 2009 pandemic influenza viruses; however, those H275Y resistant variants demonstrated distinct epidemiological outcomes in humans. Specifically, dominance of the H275Y variant over the oseltamivir-sensitive viruses was only reported for a seasonal H1N1 variant during 2008-2009. Here, we systematically analyze the effect of the H275Y NA mutation on viral fitness and transmissibility of A(H1N1)pdm09 and seasonal H1N1 influenza viruses. The NA genes from A(H1N1)pdm09 A/California/04/09 (CA04), seasonal H1N1 A/New Caledonia/20/1999 (NewCal), and A/Brisbane/59/2007 (Brisbane) were individually introduced into the genetic background of CA04. The H275Y mutation led to reduced NA enzyme activity, an increased K(m) for 3'-sialylactose or 6'-sialylactose, and decreased infectivity in mucin-secreting human airway epithelial cells compared to the oseltamivir-sensitive wild-type counterparts. Attenuated pathogenicity in both RG-CA04(NA-H275Y) and RG-CA04 \u00d7 Brisbane(NA-H275Y) viruses was observed in ferrets compared to RG-CA04 virus, although the transmissibility was minimally affected. In parallel experiments using recombinant Brisbane viruses differing by hemagglutinin and NA, comparable direct contact and respiratory droplet transmissibilities were observed among RG-NewCal(HA,NA), RG-NewCal(HA,NA-H275Y), RG-Brisbane(HA,NA-H275Y), and RG-NewCal(HA) \u00d7 Brisbane(NA-H275Y) viruses. Our results demonstrate that, despite the H275Y mutation leading to a minor reduction in viral fitness, the transmission potentials of three different antigenic strains carrying this mutation were comparable in the na\u00efve ferret model.", "author" : [ { "dropping-particle" : "", "family" : "Wong", "given" : "Diana D Y", "non-dropping-particle" : "", "parse-names" : false, "suffix" : "" }, { "dropping-particle" : "", "family" : "Choy", "given" : "Ka-Tim", "non-dropping-particle" : "", "parse-names" : false, "suffix" : "" }, { "dropping-particle" : "", "family" : "Chan", "given" : "Renee W Y", "non-dropping-particle" : "", "parse-names" : false, "suffix" : "" }, { "dropping-particle" : "", "family" : "Sia", "given" : "Sin Fun", "non-dropping-particle" : "", "parse-names" : false, "suffix" : "" }, { "dropping-particle" : "", "family" : "Chiu", "given" : "Hsin-Ping", "non-dropping-particle" : "", "parse-names" : false, "suffix" : "" }, { "dropping-particle" : "", "family" : "Cheung", "given" : "Peter P H", "non-dropping-particle" : "", "parse-names" : false, "suffix" : "" }, { "dropping-particle" : "", "family" : "Chan", "given" : "Michael C W", "non-dropping-particle" : "", "parse-names" : false, "suffix" : "" }, { "dropping-particle" : "", "family" : "Peiris", "given" : "J S Malik", "non-dropping-particle" : "", "parse-names" : false, "suffix" : "" }, { "dropping-particle" : "", "family" : "Yen", "given" : "Hui-Ling", "non-dropping-particle" : "", "parse-names" : false, "suffix" : "" } ], "container-title" : "Journal of virology", "id" : "ITEM-1", "issue" : "19", "issued" : { "date-parts" : [ [ "2012", "10", "1" ] ] }, "page" : "10558-70", "title" : "Comparable fitness and transmissibility between oseltamivir-resistant pandemic 2009 and seasonal H1N1 influenza viruses with the H275Y neuraminidase mutation.", "type" : "article-journal", "volume" : "86" }, "uris" : [ "http://www.mendeley.com/documents/?uuid=0e95eba5-c92c-49e9-a4b7-eab4b17c2250" ] } ], "mendeley" : { "formattedCitation" : "(Wong et al. 2012)", "plainTextFormattedCitation" : "(Wong et al. 2012)", "previouslyFormattedCitation" : "(Wong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Wong et al. 2012)</w:t>
            </w:r>
            <w:r>
              <w:rPr>
                <w:rFonts w:ascii="Times New Roman" w:hAnsi="Times New Roman" w:cs="Times New Roman"/>
                <w:b/>
                <w:sz w:val="24"/>
                <w:szCs w:val="24"/>
              </w:rPr>
              <w:fldChar w:fldCharType="end"/>
            </w:r>
          </w:p>
        </w:tc>
      </w:tr>
      <w:tr w:rsidR="00AC1204" w:rsidRPr="001A30BA" w14:paraId="007F4800" w14:textId="77777777" w:rsidTr="00B06B96">
        <w:tc>
          <w:tcPr>
            <w:tcW w:w="1073" w:type="dxa"/>
          </w:tcPr>
          <w:p w14:paraId="047BB9CC"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1993878D"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California/07/2009</w:t>
            </w:r>
          </w:p>
        </w:tc>
        <w:tc>
          <w:tcPr>
            <w:tcW w:w="1975" w:type="dxa"/>
          </w:tcPr>
          <w:p w14:paraId="4BC3E7CA"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35A019BC"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5A08039B"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5-9203", "abstract" : "The emergence of the H7N9 influenza virus in humans in Eastern China has raised concerns that a new influenza pandemic could occur. Here, we used a ferret model to evaluate the infectivity and transmissibility of A/Shanghai/2/2013 (SH2), a human H7N9 virus isolate. This virus replicated in the upper and lower respiratory tracts of the ferrets and was shed at high titers for 6 to 7 days, with ferrets showing relatively mild clinical signs. SH2 was efficiently transmitted between ferrets via direct contact, but less efficiently by airborne exposure. Pigs were productively infected by SH2 and shed virus for 6 days but were unable to transmit the virus to na\u00efve pigs or ferrets. Under appropriate conditions, human-to-human transmission of the H7N9 virus may be possible.", "author" : [ { "dropping-particle" : "", "family" : "Zhu", "given" : "H", "non-dropping-particle" : "", "parse-names" : false, "suffix" : "" }, { "dropping-particle" : "", "family" : "Wang", "given" : "D", "non-dropping-particle" : "", "parse-names" : false, "suffix" : "" }, { "dropping-particle" : "", "family" : "Kelvin", "given" : "D J", "non-dropping-particle" : "", "parse-names" : false, "suffix" : "" }, { "dropping-particle" : "", "family" : "Li", "given" : "L", "non-dropping-particle" : "", "parse-names" : false, "suffix" : "" }, { "dropping-particle" : "", "family" : "Zheng", "given" : "Z", "non-dropping-particle" : "", "parse-names" : false, "suffix" : "" }, { "dropping-particle" : "", "family" : "Yoon", "given" : "S-W", "non-dropping-particle" : "", "parse-names" : false, "suffix" : "" }, { "dropping-particle" : "", "family" : "Wong", "given" : "S-S", "non-dropping-particle" : "", "parse-names" : false, "suffix" : "" }, { "dropping-particle" : "", "family" : "Farooqui", "given" : "A", "non-dropping-particle" : "", "parse-names" : false, "suffix" : "" }, { "dropping-particle" : "", "family" : "Wang", "given" : "J", "non-dropping-particle" : "", "parse-names" : false, "suffix" : "" }, { "dropping-particle" : "", "family" : "Banner", "given" : "D", "non-dropping-particle" : "", "parse-names" : false, "suffix" : "" }, { "dropping-particle" : "", "family" : "Chen", "given" : "R", "non-dropping-particle" : "", "parse-names" : false, "suffix" : "" }, { "dropping-particle" : "", "family" : "Zheng", "given" : "R", "non-dropping-particle" : "", "parse-names" : false, "suffix" : "" }, { "dropping-particle" : "", "family" : "Zhou", "given" : "J", "non-dropping-particle" : "", "parse-names" : false, "suffix" : "" }, { "dropping-particle" : "", "family" : "Zhang", "given" : "Y", "non-dropping-particle" : "", "parse-names" : false, "suffix" : "" }, { "dropping-particle" : "", "family" : "Hong", "given" : "W", "non-dropping-particle" : "", "parse-names" : false, "suffix" : "" }, { "dropping-particle" : "", "family" : "Dong", "given" : "W", "non-dropping-particle" : "", "parse-names" : false, "suffix" : "" }, { "dropping-particle" : "", "family" : "Cai", "given" : "Q", "non-dropping-particle" : "", "parse-names" : false, "suffix" : "" }, { "dropping-particle" : "", "family" : "Roehrl", "given" : "M H A", "non-dropping-particle" : "", "parse-names" : false, "suffix" : "" }, { "dropping-particle" : "", "family" : "Huang", "given" : "S S H", "non-dropping-particle" : "", "parse-names" : false, "suffix" : "" }, { "dropping-particle" : "", "family" : "Kelvin", "given" : "A A", "non-dropping-particle" : "", "parse-names" : false, "suffix" : "" }, { "dropping-particle" : "", "family" : "Yao", "given" : "T", "non-dropping-particle" : "", "parse-names" : false, "suffix" : "" }, { "dropping-particle" : "", "family" : "Zhou", "given" : "B", "non-dropping-particle" : "", "parse-names" : false, "suffix" : "" }, { "dropping-particle" : "", "family" : "Chen", "given" : "X", "non-dropping-particle" : "", "parse-names" : false, "suffix" : "" }, { "dropping-particle" : "", "family" : "Leung", "given" : "G M", "non-dropping-particle" : "", "parse-names" : false, "suffix" : "" }, { "dropping-particle" : "", "family" : "Poon", "given" : "L L M", "non-dropping-particle" : "", "parse-names" : false, "suffix" : "" }, { "dropping-particle" : "", "family" : "Webster", "given" : "R G", "non-dropping-particle" : "", "parse-names" : false, "suffix" : "" }, { "dropping-particle" : "", "family" : "Webby", "given" : "R J", "non-dropping-particle" : "", "parse-names" : false, "suffix" : "" }, { "dropping-particle" : "", "family" : "Peiris", "given" : "J S M", "non-dropping-particle" : "", "parse-names" : false, "suffix" : "" }, { "dropping-particle" : "", "family" : "Guan", "given" : "Y", "non-dropping-particle" : "", "parse-names" : false, "suffix" : "" }, { "dropping-particle" : "", "family" : "Shu", "given" : "Y", "non-dropping-particle" : "", "parse-names" : false, "suffix" : "" } ], "container-title" : "Science (New York, N.Y.)", "id" : "ITEM-1", "issue" : "6142", "issued" : { "date-parts" : [ [ "2013", "7", "12" ] ] }, "note" : "Explicitly says ferrets are used as a predictor of human-human transmission", "page" : "183-6", "title" : "Infectivity, transmission, and pathology of human-isolated H7N9 influenza virus in ferrets and pigs.", "type" : "article-journal", "volume" : "341" }, "uris" : [ "http://www.mendeley.com/documents/?uuid=40309c75-123e-4971-a1be-47d9223b470d" ] } ], "mendeley" : { "formattedCitation" : "(Zhu et al. 2013)", "plainTextFormattedCitation" : "(Zhu et al. 2013)", "previouslyFormattedCitation" : "(Zhu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u et al. 2013)</w:t>
            </w:r>
            <w:r w:rsidRPr="001A30BA">
              <w:rPr>
                <w:rFonts w:ascii="Times New Roman" w:hAnsi="Times New Roman" w:cs="Times New Roman"/>
                <w:b/>
                <w:sz w:val="24"/>
                <w:szCs w:val="24"/>
              </w:rPr>
              <w:fldChar w:fldCharType="end"/>
            </w:r>
          </w:p>
        </w:tc>
      </w:tr>
      <w:tr w:rsidR="00AC1204" w:rsidRPr="001A30BA" w14:paraId="02F066F0" w14:textId="77777777" w:rsidTr="00B06B96">
        <w:tc>
          <w:tcPr>
            <w:tcW w:w="1073" w:type="dxa"/>
          </w:tcPr>
          <w:p w14:paraId="5CD4FDA4"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21354C4" w14:textId="137830C1"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A/California/07/2009 </w:t>
            </w:r>
          </w:p>
        </w:tc>
        <w:tc>
          <w:tcPr>
            <w:tcW w:w="1975" w:type="dxa"/>
          </w:tcPr>
          <w:p w14:paraId="6AA7DB63" w14:textId="04F306FA"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44984C4A" w14:textId="7A5F5466"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21B39F3B" w14:textId="3635B402"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93/jac/dku146", "ISSN" : "1460-2091", "PMID" : "24840623", "abstract" : "OBJECTIVES: The emergence of the pandemic influenza A(H1N1)pdm09 virus in 2009 saw a significant increase in the therapeutic and prophylactic use of neuraminidase inhibitors (NAIs) to mitigate the impact of this highly transmissible virus. Prior to the pandemic, many countries stockpiled NAIs and developed pandemic plans for the use of antiviral drugs, based on either treatment of high-risk individuals and/or prophylaxis of contacts. However, to date there has been a lack of in vivo models to test the efficacy of treatment or prophylaxis with NAIs, for influenza-infected individuals or exposed contacts, in a household setting.\n\nMETHODS: A ferret model of household contact was developed to study the efficacy of different prophylaxis regimens in preventing infection in contact ferrets exposed to influenza A(H1N1)pdm09-infected index ferrets.\n\nRESULTS: Among the different prophylactic regimens, contact ferrets receiving oseltamivir prophylaxis twice daily showed better outcomes than those receiving oseltamivir once daily. Benefits included a significant delay in the time to secondary infection, lower weight loss and higher activity levels. The treatment of index ferrets at 36 h post-infection did not influence either secondary infection rates or clinical symptoms in exposed contact ferrets. Neither prophylaxis nor treatment prevented infection or reduced the duration of viral shedding, although clinical symptoms did improve in infected animals receiving prophylaxis.\n\nCONCLUSIONS: Different oseltamivir prophylaxis regimens did not prevent infections, but consistently resulted in a reduction in symptoms in infected ferrets. However, oseltamivir prophylaxis failed to reduce viral titres, which warrants further investigation in humans.", "author" : [ { "dropping-particle" : "", "family" : "Oh", "given" : "Ding Yuan", "non-dropping-particle" : "", "parse-names" : false, "suffix" : "" }, { "dropping-particle" : "", "family" : "Lowther", "given" : "Sue", "non-dropping-particle" : "", "parse-names" : false, "suffix" : "" }, { "dropping-particle" : "", "family" : "McCaw", "given" : "James M", "non-dropping-particle" : "", "parse-names" : false, "suffix" : "" }, { "dropping-particle" : "", "family" : "Sullivan", "given" : "Sheena G", "non-dropping-particle" : "", "parse-names" : false, "suffix" : "" }, { "dropping-particle" : "", "family" : "Leang", "given" : "Sook-Kwan", "non-dropping-particle" : "", "parse-names" : false, "suffix" : "" }, { "dropping-particle" : "", "family" : "Haining", "given" : "Jessica", "non-dropping-particle" : "", "parse-names" : false, "suffix" : "" }, { "dropping-particle" : "", "family" : "Arkinstall", "given" : "Rachel", "non-dropping-particle" : "", "parse-names" : false, "suffix" : "" }, { "dropping-particle" : "", "family" : "Kelso", "given" : "Anne", "non-dropping-particle" : "", "parse-names" : false, "suffix" : "" }, { "dropping-particle" : "", "family" : "Mcvernon", "given" : "Jodie", "non-dropping-particle" : "", "parse-names" : false, "suffix" : "" }, { "dropping-particle" : "", "family" : "Barr", "given" : "Ian G", "non-dropping-particle" : "", "parse-names" : false, "suffix" : "" }, { "dropping-particle" : "", "family" : "Middleton", "given" : "Deborah", "non-dropping-particle" : "", "parse-names" : false, "suffix" : "" }, { "dropping-particle" : "", "family" : "Hurt", "given" : "Aeron C", "non-dropping-particle" : "", "parse-names" : false, "suffix" : "" } ], "container-title" : "The Journal of antimicrobial chemotherapy", "id" : "ITEM-1", "issue" : "9", "issued" : { "date-parts" : [ [ "2014", "9" ] ] }, "page" : "2458-69", "title" : "Evaluation of oseltamivir prophylaxis regimens for reducing influenza virus infection, transmission and disease severity in a ferret model of household contact.", "type" : "article-journal", "volume" : "69" }, "uris" : [ "http://www.mendeley.com/documents/?uuid=4761e366-0edc-4c22-846e-fa63f089c31c" ] } ], "mendeley" : { "formattedCitation" : "(Oh et al. 2014)", "plainTextFormattedCitation" : "(Oh et al. 2014)", "previouslyFormattedCitation" : "(Oh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Oh et al. 2014)</w:t>
            </w:r>
            <w:r>
              <w:rPr>
                <w:rFonts w:ascii="Times New Roman" w:hAnsi="Times New Roman" w:cs="Times New Roman"/>
                <w:b/>
                <w:sz w:val="24"/>
                <w:szCs w:val="24"/>
              </w:rPr>
              <w:fldChar w:fldCharType="end"/>
            </w:r>
          </w:p>
        </w:tc>
      </w:tr>
      <w:tr w:rsidR="00AC1204" w:rsidRPr="001A30BA" w14:paraId="1F9FDCCD" w14:textId="77777777" w:rsidTr="00B06B96">
        <w:tc>
          <w:tcPr>
            <w:tcW w:w="1073" w:type="dxa"/>
          </w:tcPr>
          <w:p w14:paraId="643BD5D6"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6875B1E" w14:textId="45477A62"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A/California/07/2009 </w:t>
            </w:r>
          </w:p>
        </w:tc>
        <w:tc>
          <w:tcPr>
            <w:tcW w:w="1975" w:type="dxa"/>
          </w:tcPr>
          <w:p w14:paraId="71BF68B5" w14:textId="622ECA48"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5720EDA6" w14:textId="38130D57"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2549E9ED" w14:textId="4DF38CA2"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93/jac/dku146", "ISSN" : "1460-2091", "PMID" : "24840623", "abstract" : "OBJECTIVES: The emergence of the pandemic influenza A(H1N1)pdm09 virus in 2009 saw a significant increase in the therapeutic and prophylactic use of neuraminidase inhibitors (NAIs) to mitigate the impact of this highly transmissible virus. Prior to the pandemic, many countries stockpiled NAIs and developed pandemic plans for the use of antiviral drugs, based on either treatment of high-risk individuals and/or prophylaxis of contacts. However, to date there has been a lack of in vivo models to test the efficacy of treatment or prophylaxis with NAIs, for influenza-infected individuals or exposed contacts, in a household setting.\n\nMETHODS: A ferret model of household contact was developed to study the efficacy of different prophylaxis regimens in preventing infection in contact ferrets exposed to influenza A(H1N1)pdm09-infected index ferrets.\n\nRESULTS: Among the different prophylactic regimens, contact ferrets receiving oseltamivir prophylaxis twice daily showed better outcomes than those receiving oseltamivir once daily. Benefits included a significant delay in the time to secondary infection, lower weight loss and higher activity levels. The treatment of index ferrets at 36 h post-infection did not influence either secondary infection rates or clinical symptoms in exposed contact ferrets. Neither prophylaxis nor treatment prevented infection or reduced the duration of viral shedding, although clinical symptoms did improve in infected animals receiving prophylaxis.\n\nCONCLUSIONS: Different oseltamivir prophylaxis regimens did not prevent infections, but consistently resulted in a reduction in symptoms in infected ferrets. However, oseltamivir prophylaxis failed to reduce viral titres, which warrants further investigation in humans.", "author" : [ { "dropping-particle" : "", "family" : "Oh", "given" : "Ding Yuan", "non-dropping-particle" : "", "parse-names" : false, "suffix" : "" }, { "dropping-particle" : "", "family" : "Lowther", "given" : "Sue", "non-dropping-particle" : "", "parse-names" : false, "suffix" : "" }, { "dropping-particle" : "", "family" : "McCaw", "given" : "James M", "non-dropping-particle" : "", "parse-names" : false, "suffix" : "" }, { "dropping-particle" : "", "family" : "Sullivan", "given" : "Sheena G", "non-dropping-particle" : "", "parse-names" : false, "suffix" : "" }, { "dropping-particle" : "", "family" : "Leang", "given" : "Sook-Kwan", "non-dropping-particle" : "", "parse-names" : false, "suffix" : "" }, { "dropping-particle" : "", "family" : "Haining", "given" : "Jessica", "non-dropping-particle" : "", "parse-names" : false, "suffix" : "" }, { "dropping-particle" : "", "family" : "Arkinstall", "given" : "Rachel", "non-dropping-particle" : "", "parse-names" : false, "suffix" : "" }, { "dropping-particle" : "", "family" : "Kelso", "given" : "Anne", "non-dropping-particle" : "", "parse-names" : false, "suffix" : "" }, { "dropping-particle" : "", "family" : "Mcvernon", "given" : "Jodie", "non-dropping-particle" : "", "parse-names" : false, "suffix" : "" }, { "dropping-particle" : "", "family" : "Barr", "given" : "Ian G", "non-dropping-particle" : "", "parse-names" : false, "suffix" : "" }, { "dropping-particle" : "", "family" : "Middleton", "given" : "Deborah", "non-dropping-particle" : "", "parse-names" : false, "suffix" : "" }, { "dropping-particle" : "", "family" : "Hurt", "given" : "Aeron C", "non-dropping-particle" : "", "parse-names" : false, "suffix" : "" } ], "container-title" : "The Journal of antimicrobial chemotherapy", "id" : "ITEM-1", "issue" : "9", "issued" : { "date-parts" : [ [ "2014", "9" ] ] }, "page" : "2458-69", "title" : "Evaluation of oseltamivir prophylaxis regimens for reducing influenza virus infection, transmission and disease severity in a ferret model of household contact.", "type" : "article-journal", "volume" : "69" }, "uris" : [ "http://www.mendeley.com/documents/?uuid=4761e366-0edc-4c22-846e-fa63f089c31c" ] } ], "mendeley" : { "formattedCitation" : "(Oh et al. 2014)", "plainTextFormattedCitation" : "(Oh et al. 2014)", "previouslyFormattedCitation" : "(Oh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Oh et al. 2014)</w:t>
            </w:r>
            <w:r>
              <w:rPr>
                <w:rFonts w:ascii="Times New Roman" w:hAnsi="Times New Roman" w:cs="Times New Roman"/>
                <w:b/>
                <w:sz w:val="24"/>
                <w:szCs w:val="24"/>
              </w:rPr>
              <w:fldChar w:fldCharType="end"/>
            </w:r>
          </w:p>
        </w:tc>
      </w:tr>
      <w:tr w:rsidR="00AC1204" w:rsidRPr="001A30BA" w14:paraId="55FE3B74" w14:textId="77777777" w:rsidTr="00B06B96">
        <w:tc>
          <w:tcPr>
            <w:tcW w:w="1073" w:type="dxa"/>
          </w:tcPr>
          <w:p w14:paraId="418AAD1B"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01FB92F" w14:textId="13670E60"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A/California/07/2009 </w:t>
            </w:r>
          </w:p>
        </w:tc>
        <w:tc>
          <w:tcPr>
            <w:tcW w:w="1975" w:type="dxa"/>
          </w:tcPr>
          <w:p w14:paraId="5C0FE16A" w14:textId="739F4573"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12</w:t>
            </w:r>
          </w:p>
        </w:tc>
        <w:tc>
          <w:tcPr>
            <w:tcW w:w="1212" w:type="dxa"/>
          </w:tcPr>
          <w:p w14:paraId="68479931" w14:textId="40383F0B"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12</w:t>
            </w:r>
          </w:p>
        </w:tc>
        <w:tc>
          <w:tcPr>
            <w:tcW w:w="2317" w:type="dxa"/>
          </w:tcPr>
          <w:p w14:paraId="1DCCD46E" w14:textId="48D762FC"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93/jac/dku146", "ISSN" : "1460-2091", "PMID" : "24840623", "abstract" : "OBJECTIVES: The emergence of the pandemic influenza A(H1N1)pdm09 virus in 2009 saw a significant increase in the therapeutic and prophylactic use of neuraminidase inhibitors (NAIs) to mitigate the impact of this highly transmissible virus. Prior to the pandemic, many countries stockpiled NAIs and developed pandemic plans for the use of antiviral drugs, based on either treatment of high-risk individuals and/or prophylaxis of contacts. However, to date there has been a lack of in vivo models to test the efficacy of treatment or prophylaxis with NAIs, for influenza-infected individuals or exposed contacts, in a household setting.\n\nMETHODS: A ferret model of household contact was developed to study the efficacy of different prophylaxis regimens in preventing infection in contact ferrets exposed to influenza A(H1N1)pdm09-infected index ferrets.\n\nRESULTS: Among the different prophylactic regimens, contact ferrets receiving oseltamivir prophylaxis twice daily showed better outcomes than those receiving oseltamivir once daily. Benefits included a significant delay in the time to secondary infection, lower weight loss and higher activity levels. The treatment of index ferrets at 36 h post-infection did not influence either secondary infection rates or clinical symptoms in exposed contact ferrets. Neither prophylaxis nor treatment prevented infection or reduced the duration of viral shedding, although clinical symptoms did improve in infected animals receiving prophylaxis.\n\nCONCLUSIONS: Different oseltamivir prophylaxis regimens did not prevent infections, but consistently resulted in a reduction in symptoms in infected ferrets. However, oseltamivir prophylaxis failed to reduce viral titres, which warrants further investigation in humans.", "author" : [ { "dropping-particle" : "", "family" : "Oh", "given" : "Ding Yuan", "non-dropping-particle" : "", "parse-names" : false, "suffix" : "" }, { "dropping-particle" : "", "family" : "Lowther", "given" : "Sue", "non-dropping-particle" : "", "parse-names" : false, "suffix" : "" }, { "dropping-particle" : "", "family" : "McCaw", "given" : "James M", "non-dropping-particle" : "", "parse-names" : false, "suffix" : "" }, { "dropping-particle" : "", "family" : "Sullivan", "given" : "Sheena G", "non-dropping-particle" : "", "parse-names" : false, "suffix" : "" }, { "dropping-particle" : "", "family" : "Leang", "given" : "Sook-Kwan", "non-dropping-particle" : "", "parse-names" : false, "suffix" : "" }, { "dropping-particle" : "", "family" : "Haining", "given" : "Jessica", "non-dropping-particle" : "", "parse-names" : false, "suffix" : "" }, { "dropping-particle" : "", "family" : "Arkinstall", "given" : "Rachel", "non-dropping-particle" : "", "parse-names" : false, "suffix" : "" }, { "dropping-particle" : "", "family" : "Kelso", "given" : "Anne", "non-dropping-particle" : "", "parse-names" : false, "suffix" : "" }, { "dropping-particle" : "", "family" : "Mcvernon", "given" : "Jodie", "non-dropping-particle" : "", "parse-names" : false, "suffix" : "" }, { "dropping-particle" : "", "family" : "Barr", "given" : "Ian G", "non-dropping-particle" : "", "parse-names" : false, "suffix" : "" }, { "dropping-particle" : "", "family" : "Middleton", "given" : "Deborah", "non-dropping-particle" : "", "parse-names" : false, "suffix" : "" }, { "dropping-particle" : "", "family" : "Hurt", "given" : "Aeron C", "non-dropping-particle" : "", "parse-names" : false, "suffix" : "" } ], "container-title" : "The Journal of antimicrobial chemotherapy", "id" : "ITEM-1", "issue" : "9", "issued" : { "date-parts" : [ [ "2014", "9" ] ] }, "page" : "2458-69", "title" : "Evaluation of oseltamivir prophylaxis regimens for reducing influenza virus infection, transmission and disease severity in a ferret model of household contact.", "type" : "article-journal", "volume" : "69" }, "uris" : [ "http://www.mendeley.com/documents/?uuid=4761e366-0edc-4c22-846e-fa63f089c31c" ] } ], "mendeley" : { "formattedCitation" : "(Oh et al. 2014)", "plainTextFormattedCitation" : "(Oh et al. 2014)", "previouslyFormattedCitation" : "(Oh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Oh et al. 2014)</w:t>
            </w:r>
            <w:r>
              <w:rPr>
                <w:rFonts w:ascii="Times New Roman" w:hAnsi="Times New Roman" w:cs="Times New Roman"/>
                <w:b/>
                <w:sz w:val="24"/>
                <w:szCs w:val="24"/>
              </w:rPr>
              <w:fldChar w:fldCharType="end"/>
            </w:r>
          </w:p>
        </w:tc>
      </w:tr>
      <w:tr w:rsidR="00AC1204" w:rsidRPr="001A30BA" w14:paraId="1C4E4F7D" w14:textId="77777777" w:rsidTr="00B06B96">
        <w:tc>
          <w:tcPr>
            <w:tcW w:w="1073" w:type="dxa"/>
          </w:tcPr>
          <w:p w14:paraId="064D5EB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1373C5D" w14:textId="09FD3D29"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A/California/07/2009 </w:t>
            </w:r>
          </w:p>
        </w:tc>
        <w:tc>
          <w:tcPr>
            <w:tcW w:w="1975" w:type="dxa"/>
          </w:tcPr>
          <w:p w14:paraId="1F13AA3B" w14:textId="531FF8AE"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12</w:t>
            </w:r>
          </w:p>
        </w:tc>
        <w:tc>
          <w:tcPr>
            <w:tcW w:w="1212" w:type="dxa"/>
          </w:tcPr>
          <w:p w14:paraId="5076693B" w14:textId="0C93FA30"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12</w:t>
            </w:r>
          </w:p>
        </w:tc>
        <w:tc>
          <w:tcPr>
            <w:tcW w:w="2317" w:type="dxa"/>
          </w:tcPr>
          <w:p w14:paraId="69AFE76E" w14:textId="23F1C826"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93/jac/dku146", "ISSN" : "1460-2091", "PMID" : "24840623", "abstract" : "OBJECTIVES: The emergence of the pandemic influenza A(H1N1)pdm09 virus in 2009 saw a significant increase in the therapeutic and prophylactic use of neuraminidase inhibitors (NAIs) to mitigate the impact of this highly transmissible virus. Prior to the pandemic, many countries stockpiled NAIs and developed pandemic plans for the use of antiviral drugs, based on either treatment of high-risk individuals and/or prophylaxis of contacts. However, to date there has been a lack of in vivo models to test the efficacy of treatment or prophylaxis with NAIs, for influenza-infected individuals or exposed contacts, in a household setting.\n\nMETHODS: A ferret model of household contact was developed to study the efficacy of different prophylaxis regimens in preventing infection in contact ferrets exposed to influenza A(H1N1)pdm09-infected index ferrets.\n\nRESULTS: Among the different prophylactic regimens, contact ferrets receiving oseltamivir prophylaxis twice daily showed better outcomes than those receiving oseltamivir once daily. Benefits included a significant delay in the time to secondary infection, lower weight loss and higher activity levels. The treatment of index ferrets at 36 h post-infection did not influence either secondary infection rates or clinical symptoms in exposed contact ferrets. Neither prophylaxis nor treatment prevented infection or reduced the duration of viral shedding, although clinical symptoms did improve in infected animals receiving prophylaxis.\n\nCONCLUSIONS: Different oseltamivir prophylaxis regimens did not prevent infections, but consistently resulted in a reduction in symptoms in infected ferrets. However, oseltamivir prophylaxis failed to reduce viral titres, which warrants further investigation in humans.", "author" : [ { "dropping-particle" : "", "family" : "Oh", "given" : "Ding Yuan", "non-dropping-particle" : "", "parse-names" : false, "suffix" : "" }, { "dropping-particle" : "", "family" : "Lowther", "given" : "Sue", "non-dropping-particle" : "", "parse-names" : false, "suffix" : "" }, { "dropping-particle" : "", "family" : "McCaw", "given" : "James M", "non-dropping-particle" : "", "parse-names" : false, "suffix" : "" }, { "dropping-particle" : "", "family" : "Sullivan", "given" : "Sheena G", "non-dropping-particle" : "", "parse-names" : false, "suffix" : "" }, { "dropping-particle" : "", "family" : "Leang", "given" : "Sook-Kwan", "non-dropping-particle" : "", "parse-names" : false, "suffix" : "" }, { "dropping-particle" : "", "family" : "Haining", "given" : "Jessica", "non-dropping-particle" : "", "parse-names" : false, "suffix" : "" }, { "dropping-particle" : "", "family" : "Arkinstall", "given" : "Rachel", "non-dropping-particle" : "", "parse-names" : false, "suffix" : "" }, { "dropping-particle" : "", "family" : "Kelso", "given" : "Anne", "non-dropping-particle" : "", "parse-names" : false, "suffix" : "" }, { "dropping-particle" : "", "family" : "Mcvernon", "given" : "Jodie", "non-dropping-particle" : "", "parse-names" : false, "suffix" : "" }, { "dropping-particle" : "", "family" : "Barr", "given" : "Ian G", "non-dropping-particle" : "", "parse-names" : false, "suffix" : "" }, { "dropping-particle" : "", "family" : "Middleton", "given" : "Deborah", "non-dropping-particle" : "", "parse-names" : false, "suffix" : "" }, { "dropping-particle" : "", "family" : "Hurt", "given" : "Aeron C", "non-dropping-particle" : "", "parse-names" : false, "suffix" : "" } ], "container-title" : "The Journal of antimicrobial chemotherapy", "id" : "ITEM-1", "issue" : "9", "issued" : { "date-parts" : [ [ "2014", "9" ] ] }, "page" : "2458-69", "title" : "Evaluation of oseltamivir prophylaxis regimens for reducing influenza virus infection, transmission and disease severity in a ferret model of household contact.", "type" : "article-journal", "volume" : "69" }, "uris" : [ "http://www.mendeley.com/documents/?uuid=4761e366-0edc-4c22-846e-fa63f089c31c" ] } ], "mendeley" : { "formattedCitation" : "(Oh et al. 2014)", "plainTextFormattedCitation" : "(Oh et al. 2014)", "previouslyFormattedCitation" : "(Oh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Oh et al. 2014)</w:t>
            </w:r>
            <w:r>
              <w:rPr>
                <w:rFonts w:ascii="Times New Roman" w:hAnsi="Times New Roman" w:cs="Times New Roman"/>
                <w:b/>
                <w:sz w:val="24"/>
                <w:szCs w:val="24"/>
              </w:rPr>
              <w:fldChar w:fldCharType="end"/>
            </w:r>
          </w:p>
        </w:tc>
      </w:tr>
      <w:tr w:rsidR="00AC1204" w:rsidRPr="001A30BA" w14:paraId="49A571FE" w14:textId="77777777" w:rsidTr="00B06B96">
        <w:tc>
          <w:tcPr>
            <w:tcW w:w="1073" w:type="dxa"/>
          </w:tcPr>
          <w:p w14:paraId="2DF9D0B0"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3C7BB9D"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Denmark/524/2009</w:t>
            </w:r>
          </w:p>
        </w:tc>
        <w:tc>
          <w:tcPr>
            <w:tcW w:w="1975" w:type="dxa"/>
          </w:tcPr>
          <w:p w14:paraId="00756CEA"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33DFF3F9"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319F5C52"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553-7374", "abstract" : "The neuraminidase (NA) inhibitor oseltamivir offers an important immediate option for the control of influenza, and its clinical use has increased substantially during the recent H1N1 pandemic. In view of the high prevalence of oseltamivir-resistant seasonal H1N1 influenza viruses in 2007-2008, there is an urgent need to characterize the transmissibility and fitness of oseltamivir-resistant H1N1/2009 viruses, although resistant variants have been isolated at a low rate. Here we studied the transmissibility of a closely matched pair of pandemic H1N1/2009 clinical isolates, one oseltamivir-sensitive and one resistant, in the ferret model. The resistant H275Y mutant was derived from a patient on oseltamivir prophylaxis and was the first oseltamivir-resistant isolate of the pandemic virus. Full genome sequencing revealed that the pair of viruses differed only at NA amino acid position 275. We found that the oseltamivir-resistant H1N1/2009 virus was not transmitted efficiently in ferrets via respiratory droplets (0/2), while it retained efficient transmission via direct contact (2/2). The sensitive H1N1/2009 virus was efficiently transmitted via both routes (2/2 and 1/2, respectively). The wild-type H1N1/2009 and the resistant mutant appeared to cause a similar disease course in ferrets without apparent attenuation of clinical signs. We compared viral fitness within the host by co-infecting a ferret with oseltamivir-sensitive and -resistant H1N1/2009 viruses and found that the resistant virus showed less growth capability (fitness). The NA of the resistant virus showed reduced substrate-binding affinity and catalytic activity in vitro and delayed initial growth in MDCK and MDCK-SIAT1 cells. These findings may in part explain its less efficient transmission. The fact that the oseltamivir-resistant H1N1/2009 virus retained efficient transmission through direct contact underlines the necessity of continuous monitoring of drug resistance and characterization of possible evolving viral proteins during the pandemic.", "author" : [ { "dropping-particle" : "", "family" : "Duan", "given" : "Susu", "non-dropping-particle" : "", "parse-names" : false, "suffix" : "" }, { "dropping-particle" : "", "family" : "Boltz", "given" : "David A", "non-dropping-particle" : "", "parse-names" : false, "suffix" : "" }, { "dropping-particle" : "", "family" : "Seiler", "given" : "Patrick", "non-dropping-particle" : "", "parse-names" : false, "suffix" : "" }, { "dropping-particle" : "", "family" : "Li", "given" : "Jiang", "non-dropping-particle" : "", "parse-names" : false, "suffix" : "" }, { "dropping-particle" : "", "family" : "Bragstad", "given" : "Karoline", "non-dropping-particle" : "", "parse-names" : false, "suffix" : "" }, { "dropping-particle" : "", "family" : "Nielsen", "given" : "Lars P", "non-dropping-particle" : "", "parse-names" : false, "suffix" : "" }, { "dropping-particle" : "", "family" : "Webby", "given" : "Richard J", "non-dropping-particle" : "", "parse-names" : false, "suffix" : "" }, { "dropping-particle" : "", "family" : "Webster", "given" : "Robert G", "non-dropping-particle" : "", "parse-names" : false, "suffix" : "" }, { "dropping-particle" : "", "family" : "Govorkova", "given" : "Elena A", "non-dropping-particle" : "", "parse-names" : false, "suffix" : "" } ], "container-title" : "PLoS pathogens", "editor" : [ { "dropping-particle" : "", "family" : "Subbarao", "given" : "Kanta", "non-dropping-particle" : "", "parse-names" : false, "suffix" : "" } ], "id" : "ITEM-1", "issue" : "7", "issued" : { "date-parts" : [ [ "2010", "1" ] ] }, "page" : "e1001022", "publisher" : "Public Library of Science", "title" : "Oseltamivir-resistant pandemic H1N1/2009 influenza virus possesses lower transmissibility and fitness in ferrets.", "type" : "article-journal", "volume" : "6" }, "uris" : [ "http://www.mendeley.com/documents/?uuid=12f4bd7e-cd03-4c45-a5e2-5ed7a6aa4a87" ] } ], "mendeley" : { "formattedCitation" : "(Duan et al. 2010)", "plainTextFormattedCitation" : "(Duan et al. 2010)", "previouslyFormattedCitation" : "(Duan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Duan et al. 2010)</w:t>
            </w:r>
            <w:r w:rsidRPr="001A30BA">
              <w:rPr>
                <w:rFonts w:ascii="Times New Roman" w:hAnsi="Times New Roman" w:cs="Times New Roman"/>
                <w:b/>
                <w:sz w:val="24"/>
                <w:szCs w:val="24"/>
              </w:rPr>
              <w:fldChar w:fldCharType="end"/>
            </w:r>
          </w:p>
        </w:tc>
      </w:tr>
      <w:tr w:rsidR="00AC1204" w:rsidRPr="001A30BA" w14:paraId="2FB00DF9" w14:textId="77777777" w:rsidTr="00B06B96">
        <w:tc>
          <w:tcPr>
            <w:tcW w:w="1073" w:type="dxa"/>
          </w:tcPr>
          <w:p w14:paraId="6B13084E"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4329790" w14:textId="39753379"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England/195/2009</w:t>
            </w:r>
            <w:r w:rsidRPr="001A30BA">
              <w:rPr>
                <w:rFonts w:ascii="Times New Roman" w:hAnsi="Times New Roman" w:cs="Times New Roman"/>
                <w:b/>
                <w:color w:val="000000"/>
                <w:sz w:val="24"/>
                <w:szCs w:val="24"/>
                <w:vertAlign w:val="superscript"/>
              </w:rPr>
              <w:t>RG</w:t>
            </w:r>
          </w:p>
        </w:tc>
        <w:tc>
          <w:tcPr>
            <w:tcW w:w="1975" w:type="dxa"/>
          </w:tcPr>
          <w:p w14:paraId="33ED59A3"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33949264"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65C0C770"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371/journal.pone.0025755", "ISSN" : "1932-6203", "PMID" : "21998692", "abstract" : "The first pandemic of the 21(st) century, pandemic H1N1 2009 (pH1N1 2009), emerged from a swine-origin source. Although human infections with swine-origin influenza have been reported previously, none went on to cause a pandemic or indeed any sustained human transmission. In previous pandemics, specific residues in the receptor binding site of the haemagglutinin (HA) protein of influenza have been associated with the ability of the virus to transmit between humans. In the present study we investigated the effect of residue 227 in HA on cell tropism and transmission of pH1N1 2009. In pH1N1 2009 and recent seasonal H1N1 viruses this residue is glutamic acid, whereas in swine influenza it is alanine. Using human airway epithelium, we show a differential cell tropism of pH1N1 2009 compared to pH1N1 2009 E227A and swine influenza suggesting this residue may alter the sialic acid conformer binding preference of the HA. Furthermore, both pH1N1 2009 E227A and swine influenza multi-cycle viral growth was found to be attenuated in comparison to pH1N1 2009 in human airway epithelium. However this altered tropism and viral growth in human airway epithelium did not abrogate respiratory droplet transmission of pH1N1 2009 E227A in ferrets. Thus, acquisition of E at residue 227 was not solely responsible for the ability of pH1N1 2009 to transmit between humans.", "author" : [ { "dropping-particle" : "", "family" : "Doremalen", "given" : "Neeltje", "non-dropping-particle" : "van", "parse-names" : false, "suffix" : "" }, { "dropping-particle" : "", "family" : "Shelton", "given" : "Holly", "non-dropping-particle" : "", "parse-names" : false, "suffix" : "" }, { "dropping-particle" : "", "family" : "Roberts", "given" : "Kim L", "non-dropping-particle" : "", "parse-names" : false, "suffix" : "" }, { "dropping-particle" : "", "family" : "Jones", "given" : "Ian M", "non-dropping-particle" : "", "parse-names" : false, "suffix" : "" }, { "dropping-particle" : "", "family" : "Pickles", "given" : "Ray J", "non-dropping-particle" : "", "parse-names" : false, "suffix" : "" }, { "dropping-particle" : "", "family" : "Thompson", "given" : "Catherine I", "non-dropping-particle" : "", "parse-names" : false, "suffix" : "" }, { "dropping-particle" : "", "family" : "Barclay", "given" : "Wendy S", "non-dropping-particle" : "", "parse-names" : false, "suffix" : "" } ], "container-title" : "PloS one", "id" : "ITEM-1", "issue" : "10", "issued" : { "date-parts" : [ [ "2011", "1" ] ] }, "page" : "e25755", "title" : "A single amino acid in the HA of pH1N1 2009 influenza virus affects cell tropism in human airway epithelium, but not transmission in ferrets.", "type" : "article-journal", "volume" : "6" }, "uris" : [ "http://www.mendeley.com/documents/?uuid=d6140769-e765-48fd-baf6-efc8f3fbb0c0" ] } ], "mendeley" : { "formattedCitation" : "(van Doremalen et al. 2011)", "plainTextFormattedCitation" : "(van Doremalen et al. 2011)", "previouslyFormattedCitation" : "(van Doremal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van Doremalen et al. 2011)</w:t>
            </w:r>
            <w:r w:rsidRPr="001A30BA">
              <w:rPr>
                <w:rFonts w:ascii="Times New Roman" w:hAnsi="Times New Roman" w:cs="Times New Roman"/>
                <w:b/>
                <w:sz w:val="24"/>
                <w:szCs w:val="24"/>
              </w:rPr>
              <w:fldChar w:fldCharType="end"/>
            </w:r>
          </w:p>
        </w:tc>
      </w:tr>
      <w:tr w:rsidR="00AC1204" w:rsidRPr="001A30BA" w14:paraId="6E3AED4E" w14:textId="77777777" w:rsidTr="00B06B96">
        <w:tc>
          <w:tcPr>
            <w:tcW w:w="1073" w:type="dxa"/>
          </w:tcPr>
          <w:p w14:paraId="1014CDB8"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924D188" w14:textId="60447023"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England/195/2009</w:t>
            </w:r>
            <w:r w:rsidRPr="001A30BA">
              <w:rPr>
                <w:rFonts w:ascii="Times New Roman" w:hAnsi="Times New Roman" w:cs="Times New Roman"/>
                <w:b/>
                <w:color w:val="000000"/>
                <w:sz w:val="24"/>
                <w:szCs w:val="24"/>
                <w:vertAlign w:val="superscript"/>
              </w:rPr>
              <w:t>RG</w:t>
            </w:r>
          </w:p>
        </w:tc>
        <w:tc>
          <w:tcPr>
            <w:tcW w:w="1975" w:type="dxa"/>
          </w:tcPr>
          <w:p w14:paraId="6486FF08"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29F2D1B1"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63632979"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During the early phase of the 2009 influenza pandemic, attempts were made to contain the spread of the virus. Success of reactive control measures may be compromised if the proportion of transmission that occurs before overt clinical symptoms develop is high. In this study we investigated the timing of transmission of an early prototypic strain of pandemic H1N1 2009 influenza virus in the ferret model. Ferrets are the only animal model in which this can be assessed because they display typical influenza-like clinical signs including fever and sneezing after infection. We assessed transmission from infected animals to sentinels that were placed either in direct contact or in adjacent cages, the latter reflecting the respiratory droplet (RD) transmission route. We found that pre-symptomatic influenza transmission occurred via both contact and respiratory droplet exposure before the earliest clinical sign, fever, developed. Three of 3 animals exposed in direct contact between day 1 and 2 after infection of the donor animals became infected, and 2/3 of the animals exposed at this time period by the RD route acquired the infection, with the third animal becoming seropositive indicating either a low level infection or significant exposure. Moreover, this efficient transmission did not temporally correlate with respiratory symptoms, such as coughs and sneezes, but rather with the peak viral titre in the nose. Indeed respiratory droplet transmission did not occur late in infection, even though this was when sneezing and coughing were most apparent. None of the 3 animals exposed at this time by the RD route became infected and these animals remained seronegative at the end of the experiment. These data have important implications for pandemic planning strategies and suggest that successful containment is highly unlikely for a human-adapted influenza virus that transmits efficiently within a population.", "author" : [ { "dropping-particle" : "", "family" : "Roberts", "given" : "Kim L", "non-dropping-particle" : "", "parse-names" : false, "suffix" : "" }, { "dropping-particle" : "", "family" : "Shelton", "given" : "Holly", "non-dropping-particle" : "", "parse-names" : false, "suffix" : "" }, { "dropping-particle" : "", "family" : "Stilwell", "given" : "Peter", "non-dropping-particle" : "", "parse-names" : false, "suffix" : "" }, { "dropping-particle" : "", "family" : "Barclay", "given" : "Wendy S", "non-dropping-particle" : "", "parse-names" : false, "suffix" : "" } ], "container-title" : "PloS one", "editor" : [ { "dropping-particle" : "", "family" : "Cowling", "given" : "Benjamin J.", "non-dropping-particle" : "", "parse-names" : false, "suffix" : "" } ], "id" : "ITEM-1", "issue" : "8", "issued" : { "date-parts" : [ [ "2012", "1" ] ] }, "page" : "e43303", "publisher" : "Public Library of Science", "title" : "Transmission of a 2009 H1N1 pandemic influenza virus occurs before fever is detected, in the ferret model.", "type" : "article-journal", "volume" : "7" }, "uris" : [ "http://www.mendeley.com/documents/?uuid=e8332e4f-5c07-480d-a034-4ac44b94f5b6" ] } ], "mendeley" : { "formattedCitation" : "(Roberts et al. 2012)", "plainTextFormattedCitation" : "(Roberts et al. 2012)", "previouslyFormattedCitation" : "(Roberts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Roberts et al. 2012)</w:t>
            </w:r>
            <w:r w:rsidRPr="001A30BA">
              <w:rPr>
                <w:rFonts w:ascii="Times New Roman" w:hAnsi="Times New Roman" w:cs="Times New Roman"/>
                <w:b/>
                <w:sz w:val="24"/>
                <w:szCs w:val="24"/>
              </w:rPr>
              <w:fldChar w:fldCharType="end"/>
            </w:r>
          </w:p>
        </w:tc>
      </w:tr>
      <w:tr w:rsidR="00AC1204" w:rsidRPr="001A30BA" w14:paraId="7161CD33" w14:textId="77777777" w:rsidTr="00B06B96">
        <w:tc>
          <w:tcPr>
            <w:tcW w:w="1073" w:type="dxa"/>
          </w:tcPr>
          <w:p w14:paraId="65AECE2F"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E28BCDC" w14:textId="3C8EDDFC"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England/195/2009</w:t>
            </w:r>
            <w:r w:rsidRPr="001A30BA">
              <w:rPr>
                <w:rFonts w:ascii="Times New Roman" w:hAnsi="Times New Roman" w:cs="Times New Roman"/>
                <w:b/>
                <w:color w:val="000000"/>
                <w:sz w:val="24"/>
                <w:szCs w:val="24"/>
                <w:vertAlign w:val="superscript"/>
              </w:rPr>
              <w:t>RG</w:t>
            </w:r>
          </w:p>
        </w:tc>
        <w:tc>
          <w:tcPr>
            <w:tcW w:w="1975" w:type="dxa"/>
          </w:tcPr>
          <w:p w14:paraId="7BE2315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2F8AD1C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7B9DD784"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932-6203", "abstract" : "During the early phase of the 2009 influenza pandemic, attempts were made to contain the spread of the virus. Success of reactive control measures may be compromised if the proportion of transmission that occurs before overt clinical symptoms develop is high. In this study we investigated the timing of transmission of an early prototypic strain of pandemic H1N1 2009 influenza virus in the ferret model. Ferrets are the only animal model in which this can be assessed because they display typical influenza-like clinical signs including fever and sneezing after infection. We assessed transmission from infected animals to sentinels that were placed either in direct contact or in adjacent cages, the latter reflecting the respiratory droplet (RD) transmission route. We found that pre-symptomatic influenza transmission occurred via both contact and respiratory droplet exposure before the earliest clinical sign, fever, developed. Three of 3 animals exposed in direct contact between day 1 and 2 after infection of the donor animals became infected, and 2/3 of the animals exposed at this time period by the RD route acquired the infection, with the third animal becoming seropositive indicating either a low level infection or significant exposure. Moreover, this efficient transmission did not temporally correlate with respiratory symptoms, such as coughs and sneezes, but rather with the peak viral titre in the nose. Indeed respiratory droplet transmission did not occur late in infection, even though this was when sneezing and coughing were most apparent. None of the 3 animals exposed at this time by the RD route became infected and these animals remained seronegative at the end of the experiment. These data have important implications for pandemic planning strategies and suggest that successful containment is highly unlikely for a human-adapted influenza virus that transmits efficiently within a population.", "author" : [ { "dropping-particle" : "", "family" : "Roberts", "given" : "Kim L", "non-dropping-particle" : "", "parse-names" : false, "suffix" : "" }, { "dropping-particle" : "", "family" : "Shelton", "given" : "Holly", "non-dropping-particle" : "", "parse-names" : false, "suffix" : "" }, { "dropping-particle" : "", "family" : "Stilwell", "given" : "Peter", "non-dropping-particle" : "", "parse-names" : false, "suffix" : "" }, { "dropping-particle" : "", "family" : "Barclay", "given" : "Wendy S", "non-dropping-particle" : "", "parse-names" : false, "suffix" : "" } ], "container-title" : "PloS one", "editor" : [ { "dropping-particle" : "", "family" : "Cowling", "given" : "Benjamin J.", "non-dropping-particle" : "", "parse-names" : false, "suffix" : "" } ], "id" : "ITEM-1", "issue" : "8", "issued" : { "date-parts" : [ [ "2012", "1" ] ] }, "page" : "e43303", "publisher" : "Public Library of Science", "title" : "Transmission of a 2009 H1N1 pandemic influenza virus occurs before fever is detected, in the ferret model.", "type" : "article-journal", "volume" : "7" }, "uris" : [ "http://www.mendeley.com/documents/?uuid=e8332e4f-5c07-480d-a034-4ac44b94f5b6" ] } ], "mendeley" : { "formattedCitation" : "(Roberts et al. 2012)", "plainTextFormattedCitation" : "(Roberts et al. 2012)", "previouslyFormattedCitation" : "(Roberts et al. 2012)"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Roberts et al. 2012)</w:t>
            </w:r>
            <w:r w:rsidRPr="001A30BA">
              <w:rPr>
                <w:rFonts w:ascii="Times New Roman" w:hAnsi="Times New Roman" w:cs="Times New Roman"/>
                <w:b/>
                <w:sz w:val="24"/>
                <w:szCs w:val="24"/>
              </w:rPr>
              <w:fldChar w:fldCharType="end"/>
            </w:r>
          </w:p>
        </w:tc>
      </w:tr>
      <w:tr w:rsidR="00AC1204" w:rsidRPr="001A30BA" w14:paraId="63682713" w14:textId="77777777" w:rsidTr="00B06B96">
        <w:tc>
          <w:tcPr>
            <w:tcW w:w="1073" w:type="dxa"/>
          </w:tcPr>
          <w:p w14:paraId="500A0D3F"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2CAAFD22" w14:textId="4FE6DC45"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H/01/2009</w:t>
            </w:r>
            <w:r w:rsidRPr="001A30BA">
              <w:rPr>
                <w:rFonts w:ascii="Times New Roman" w:hAnsi="Times New Roman" w:cs="Times New Roman"/>
                <w:b/>
                <w:color w:val="000000"/>
                <w:sz w:val="24"/>
                <w:szCs w:val="24"/>
                <w:vertAlign w:val="superscript"/>
              </w:rPr>
              <w:t>RG</w:t>
            </w:r>
          </w:p>
        </w:tc>
        <w:tc>
          <w:tcPr>
            <w:tcW w:w="1975" w:type="dxa"/>
          </w:tcPr>
          <w:p w14:paraId="36BDD3A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12" w:type="dxa"/>
          </w:tcPr>
          <w:p w14:paraId="2B6C6589"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2317" w:type="dxa"/>
          </w:tcPr>
          <w:p w14:paraId="78800C63"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8/JVI.01424-10", "ISSN" : "1098-5514", "PMID" : "20739532", "abstract" : "Oseltamivir is routinely used worldwide for the treatment of severe influenza A virus infection, and should drug-resistant pandemic 2009 H1N1 viruses become widespread, this potent defense strategy might fail. Oseltamivir-resistant variants of the pandemic 2009 H1N1 influenza A virus have been detected in a substantial number of patients, but to date, the mutant viruses have not moved into circulation in the general population. It is not known whether the resistance mutations in viral neuraminidase (NA) reduce viral fitness. We addressed this question by studying transmission of oseltamivir-resistant mutants derived from two different isolates of the pandemic H1N1 virus in both the guinea pig and ferret transmission models. In vitro, the virus readily acquired a single histidine-to-tyrosine mutation at position 275 (H275Y) in viral neuraminidase when serially passaged in cell culture with increasing concentrations of oseltamivir. This mutation conferred a high degree of resistance to oseltamivir but not zanamivir. Unexpectedly, in guinea pigs and ferrets, the fitness of viruses with the H275Y point mutation was not detectably impaired, and both wild-type and mutant viruses were transmitted equally well from animals that were initially inoculated with 1:1 virus mixtures to na\u00efve contacts. In contrast, a reassortant virus containing an oseltamivir-resistant seasonal NA in the pandemic H1N1 background showed decreased transmission efficiency and fitness in the guinea pig model. Our data suggest that the currently circulating pandemic 2009 H1N1 virus has a high potential to acquire drug resistance without losing fitness.", "author" : [ { "dropping-particle" : "", "family" : "Seibert", "given" : "Christopher W", "non-dropping-particle" : "", "parse-names" : false, "suffix" : "" }, { "dropping-particle" : "", "family" : "Kaminski", "given" : "Michael", "non-dropping-particle" : "", "parse-names" : false, "suffix" : "" }, { "dropping-particle" : "", "family" : "Philipp", "given" : "Jennifer", "non-dropping-particle" : "", "parse-names" : false, "suffix" : "" }, { "dropping-particle" : "", "family" : "Rubbenstroth", "given" : "Dennis", "non-dropping-particle" : "", "parse-names" : false, "suffix" : "" }, { "dropping-particle" : "", "family" : "Albrecht", "given" : "Randy a", "non-dropping-particle" : "", "parse-names" : false, "suffix" : "" }, { "dropping-particle" : "", "family" : "Schwalm", "given" : "Folker", "non-dropping-particle" : "", "parse-names" : false, "suffix" : "" }, { "dropping-particle" : "", "family" : "Stertz", "given" : "Silke", "non-dropping-particle" : "", "parse-names" : false, "suffix" : "" }, { "dropping-particle" : "", "family" : "Medina", "given" : "Rafael a", "non-dropping-particle" : "", "parse-names" : false, "suffix" : "" }, { "dropping-particle" : "", "family" : "Kochs", "given" : "Georg", "non-dropping-particle" : "", "parse-names" : false, "suffix" : "" }, { "dropping-particle" : "", "family" : "Garc\u00eda-Sastre", "given" : "Adolfo", "non-dropping-particle" : "", "parse-names" : false, "suffix" : "" }, { "dropping-particle" : "", "family" : "Staeheli", "given" : "Peter", "non-dropping-particle" : "", "parse-names" : false, "suffix" : "" }, { "dropping-particle" : "", "family" : "Palese", "given" : "Peter", "non-dropping-particle" : "", "parse-names" : false, "suffix" : "" } ], "container-title" : "Journal of virology", "id" : "ITEM-1", "issue" : "21", "issued" : { "date-parts" : [ [ "2010", "11" ] ] }, "page" : "11219-26", "title" : "Oseltamivir-resistant variants of the 2009 pandemic H1N1 influenza A virus are not attenuated in the guinea pig and ferret transmission models.", "type" : "article-journal", "volume" : "84" }, "uris" : [ "http://www.mendeley.com/documents/?uuid=8cea1268-4518-42a7-8d5e-6636e50fd269" ] } ], "mendeley" : { "formattedCitation" : "(Seibert et al. 2010)", "plainTextFormattedCitation" : "(Seibert et al. 2010)", "previouslyFormattedCitation" : "(Seibert et al. 2010)"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Seibert et al. 2010)</w:t>
            </w:r>
            <w:r w:rsidRPr="001A30BA">
              <w:rPr>
                <w:rFonts w:ascii="Times New Roman" w:hAnsi="Times New Roman" w:cs="Times New Roman"/>
                <w:b/>
                <w:sz w:val="24"/>
                <w:szCs w:val="24"/>
              </w:rPr>
              <w:fldChar w:fldCharType="end"/>
            </w:r>
          </w:p>
        </w:tc>
      </w:tr>
      <w:tr w:rsidR="00AC1204" w:rsidRPr="001A30BA" w14:paraId="7E810A7D" w14:textId="77777777" w:rsidTr="00B06B96">
        <w:tc>
          <w:tcPr>
            <w:tcW w:w="1073" w:type="dxa"/>
          </w:tcPr>
          <w:p w14:paraId="2DB00082"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41057B0"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K/415742/2009</w:t>
            </w:r>
          </w:p>
        </w:tc>
        <w:tc>
          <w:tcPr>
            <w:tcW w:w="1975" w:type="dxa"/>
          </w:tcPr>
          <w:p w14:paraId="1200DA53"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45C45E65"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19662408"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1111000108", "ISSN" : "1091-6490", "PMID" : "21825167", "abstract" : "A novel reassortant derived from North American triple-reassortant (TRsw) and Eurasian swine (EAsw) influenza viruses acquired sustained human-to-human transmissibility and caused the 2009 influenza pandemic. To identify molecular determinants that allowed efficient transmission of the pandemic H1N1 virus among humans, we evaluated the direct-contact and respiratory-droplet transmissibility in ferrets of representative swine influenza viruses of different lineages obtained through a 13-y surveillance program in southern China. Whereas all viruses studied were transmitted by direct contact with varying efficiency, respiratory-droplet transmissibility (albeit inefficient) was observed only in the TRsw-like A/swine/Hong Kong/915/04 (sw915) (H1N2) virus. The sw915 virus had acquired the M gene derived from EAsw and differed from the gene constellation of the pandemic H1N1 virus by the neuraminidase (NA) gene alone. Glycan array analysis showed that pandemic H1N1 virus A/HK/415742/09 (HK415742) and sw915 possess similar receptor-binding specificity and affinity for \u03b12,6-linked sialosides. Sw915 titers in differentiated normal human bronchial epithelial cells and in ferret nasal washes were lower than those of HK415742. Introducing the NA from pandemic HK415742 into sw915 did not increase viral replication efficiency but increased respiratory-droplet transmissibility, despite a substantial amino acid difference between the two viruses. The NA of the pandemic HK415742 virus possessed significantly higher enzyme activity than that of sw915 or other swine influenza viruses. Our results suggest that a unique gene constellation and hemagglutinin-neuraminidase balance play a critical role in acquisition of efficient and sustained human-to-human transmissibility.", "author" : [ { "dropping-particle" : "", "family" : "Yen", "given" : "Hui-Ling", "non-dropping-particle" : "", "parse-names" : false, "suffix" : "" }, { "dropping-particle" : "", "family" : "Liang", "given" : "Chi-Hui", "non-dropping-particle" : "", "parse-names" : false, "suffix" : "" }, { "dropping-particle" : "", "family" : "Wu", "given" : "Chung-Yi", "non-dropping-particle" : "", "parse-names" : false, "suffix" : "" }, { "dropping-particle" : "", "family" : "Forrest", "given" : "Heather L", "non-dropping-particle" : "", "parse-names" : false, "suffix" : "" }, { "dropping-particle" : "", "family" : "Ferguson", "given" : "Angela", "non-dropping-particle" : "", "parse-names" : false, "suffix" : "" }, { "dropping-particle" : "", "family" : "Choy", "given" : "Ka-Tim", "non-dropping-particle" : "", "parse-names" : false, "suffix" : "" }, { "dropping-particle" : "", "family" : "Jones", "given" : "Jeremy", "non-dropping-particle" : "", "parse-names" : false, "suffix" : "" }, { "dropping-particle" : "", "family" : "Wong", "given" : "Diana Dik-Yan", "non-dropping-particle" : "", "parse-names" : false, "suffix" : "" }, { "dropping-particle" : "", "family" : "Cheung", "given" : "Peter Pak-Hang", "non-dropping-particle" : "", "parse-names" : false, "suffix" : "" }, { "dropping-particle" : "", "family" : "Hsu", "given" : "Che-Hsiung", "non-dropping-particle" : "", "parse-names" : false, "suffix" : "" }, { "dropping-particle" : "", "family" : "Li", "given" : "Olive T", "non-dropping-particle" : "", "parse-names" : false, "suffix" : "" }, { "dropping-particle" : "", "family" : "Yuen", "given" : "Kit M", "non-dropping-particle" : "", "parse-names" : false, "suffix" : "" }, { "dropping-particle" : "", "family" : "Chan", "given" : "Renee W Y", "non-dropping-particle" : "", "parse-names" : false, "suffix" : "" }, { "dropping-particle" : "", "family" : "Poon", "given" : "Leo L M", "non-dropping-particle" : "", "parse-names" : false, "suffix" : "" }, { "dropping-particle" : "", "family" : "Chan", "given" : "Michael C W", "non-dropping-particle" : "", "parse-names" : false, "suffix" : "" }, { "dropping-particle" : "", "family" : "Nicholls", "given" : "John M", "non-dropping-particle" : "", "parse-names" : false, "suffix" : "" }, { "dropping-particle" : "", "family" : "Krauss", "given" : "Scott", "non-dropping-particle" : "", "parse-names" : false, "suffix" : "" }, { "dropping-particle" : "", "family" : "Wong", "given" : "Chi-Huey", "non-dropping-particle" : "", "parse-names" : false, "suffix" : "" }, { "dropping-particle" : "", "family" : "Guan", "given" : "Yi", "non-dropping-particle" : "", "parse-names" : false, "suffix" : "" }, { "dropping-particle" : "", "family" : "Webster", "given" : "Robert G", "non-dropping-particle" : "", "parse-names" : false, "suffix" : "" }, { "dropping-particle" : "", "family" : "Webby", "given" : "Richard J", "non-dropping-particle" : "", "parse-names" : false, "suffix" : "" }, { "dropping-particle" : "", "family" : "Peiris", "given" : "Malik", "non-dropping-particle" : "", "parse-names" : false, "suffix" : "" } ], "container-title" : "Proceedings of the National Academy of Sciences of the United States of America", "id" : "ITEM-1", "issue" : "34", "issued" : { "date-parts" : [ [ "2011", "8", "23" ] ] }, "page" : "14264-9", "title" : "Hemagglutinin-neuraminidase balance confers respiratory-droplet transmissibility of the pandemic H1N1 influenza virus in ferrets.", "type" : "article-journal", "volume" : "108" }, "uris" : [ "http://www.mendeley.com/documents/?uuid=2833acb1-4186-4ba5-8ae5-1664f8516c0a" ] } ], "mendeley" : { "formattedCitation" : "(Yen et al. 2011)", "plainTextFormattedCitation" : "(Yen et al. 2011)", "previouslyFormattedCitation" : "(Ye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11)</w:t>
            </w:r>
            <w:r w:rsidRPr="001A30BA">
              <w:rPr>
                <w:rFonts w:ascii="Times New Roman" w:hAnsi="Times New Roman" w:cs="Times New Roman"/>
                <w:b/>
                <w:sz w:val="24"/>
                <w:szCs w:val="24"/>
              </w:rPr>
              <w:fldChar w:fldCharType="end"/>
            </w:r>
          </w:p>
        </w:tc>
      </w:tr>
      <w:tr w:rsidR="00AC1204" w:rsidRPr="001A30BA" w14:paraId="63D3548B" w14:textId="77777777" w:rsidTr="00B06B96">
        <w:tc>
          <w:tcPr>
            <w:tcW w:w="1073" w:type="dxa"/>
          </w:tcPr>
          <w:p w14:paraId="377C5778"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38346C63"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Mexico/4482/2009</w:t>
            </w:r>
          </w:p>
        </w:tc>
        <w:tc>
          <w:tcPr>
            <w:tcW w:w="1975" w:type="dxa"/>
          </w:tcPr>
          <w:p w14:paraId="4E2EEAFB"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78F970E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146E3AD2"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AC1204" w:rsidRPr="001A30BA" w14:paraId="1733E397" w14:textId="77777777" w:rsidTr="00B06B96">
        <w:tc>
          <w:tcPr>
            <w:tcW w:w="1073" w:type="dxa"/>
          </w:tcPr>
          <w:p w14:paraId="43BE1FEC"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FDB795F" w14:textId="1027C824"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Quebec/144147/2009</w:t>
            </w:r>
            <w:r w:rsidRPr="00135E70">
              <w:rPr>
                <w:rFonts w:ascii="Times New Roman" w:hAnsi="Times New Roman" w:cs="Times New Roman"/>
                <w:b/>
                <w:color w:val="000000"/>
                <w:sz w:val="24"/>
                <w:szCs w:val="24"/>
                <w:vertAlign w:val="superscript"/>
              </w:rPr>
              <w:t>RG</w:t>
            </w:r>
          </w:p>
        </w:tc>
        <w:tc>
          <w:tcPr>
            <w:tcW w:w="1975" w:type="dxa"/>
          </w:tcPr>
          <w:p w14:paraId="51CC2D25" w14:textId="6135D815"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212" w:type="dxa"/>
          </w:tcPr>
          <w:p w14:paraId="20ECB331" w14:textId="69AF7C26"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33A334F8" w14:textId="0C3AB026"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6596", "abstract" : "Amino acid substitutions at residue I223 of the neuraminidase (NA) protein have been identified in 2009 pandemic influenza (pH1N1) variants with altered susceptibilities to NA inhibitors (NAIs). We used reverse genetics and site-directed mutagenesis to generate the recombinant A/Qu\u00e9bec/144147/09 pH1N1 wild-type virus (WT) and five (I223R, I223V, H275Y, I223V-H275Y, and I223R-H275Y) NA mutants. A fluorimetry-based assay was used to determine 50% inhibitory concentrations (IC(50)s) of oseltamivir, zanamivir, and peramivir. Replicative capacity was analyzed by viral yield assays in ST6GalI-MDCK cells. Infectivity and transmission of the WT, H275Y, and I223V-H275Y recombinant viruses were evaluated in ferrets. As expected, the H275Y mutation conferred resistance to oseltamivir (982-fold) and peramivir (661-fold) compared to the drug-susceptible recombinant WT. The single I223R mutant was associated with reduced susceptibility to oseltamivir (53-fold), zanamivir (7-fold) and peramivir (10-fold), whereas the I223V virus had reduced susceptibility to oseltamivir (6-fold) only. Interestingly, enhanced levels of resistance to oseltamivir and peramivir and reduced susceptibility to zanamivir (1,647-, 17,347-, and 16-fold increases in IC(50)s, respectively) were observed for the I223R-H275Y recombinant, while the I223V-H275Y mutant exhibited 1,733-, 2,707-, and 2-fold increases in respective IC(50)s. The I223R and I223V changes were associated with equivalent or higher viral titers in vitro compared to the recombinant WT. Infectivity and transmissibility in ferrets were comparable between the recombinant WT and the H275Y or I223V-H275Y recombinants. In conclusion, amino acid changes at residue I223 may alter the NAI susceptibilities of pH1N1 variants without compromising fitness. Consequently, I223R and I223V mutations, alone or with H275Y, need to be thoroughly monitored.", "author" : [ { "dropping-particle" : "", "family" : "Pizzorno", "given" : "Andr\u00e9s", "non-dropping-particle" : "", "parse-names" : false, "suffix" : "" }, { "dropping-particle" : "", "family" : "Abed", "given" : "Yacine", "non-dropping-particle" : "", "parse-names" : false, "suffix" : "" }, { "dropping-particle" : "", "family" : "Bouhy", "given" : "Xavier", "non-dropping-particle" : "", "parse-names" : false, "suffix" : "" }, { "dropping-particle" : "", "family" : "Beaulieu", "given" : "Edith", "non-dropping-particle" : "", "parse-names" : false, "suffix" : "" }, { "dropping-particle" : "", "family" : "Mallett", "given" : "Corey", "non-dropping-particle" : "", "parse-names" : false, "suffix" : "" }, { "dropping-particle" : "", "family" : "Russell", "given" : "Rupert", "non-dropping-particle" : "", "parse-names" : false, "suffix" : "" }, { "dropping-particle" : "", "family" : "Boivin", "given" : "Guy", "non-dropping-particle" : "", "parse-names" : false, "suffix" : "" } ], "container-title" : "Antimicrobial agents and chemotherapy", "id" : "ITEM-1", "issue" : "3", "issued" : { "date-parts" : [ [ "2012", "3", "1" ] ] }, "page" : "1208-14", "title" : "Impact of mutations at residue I223 of the neuraminidase protein on the resistance profile, replication level, and virulence of the 2009 pandemic influenza virus.", "type" : "article-journal", "volume" : "56" }, "uris" : [ "http://www.mendeley.com/documents/?uuid=116bd92c-0cbb-41d3-9dd5-a1f3c595645e" ] } ], "mendeley" : { "formattedCitation" : "(Pizzorno et al. 2012)", "plainTextFormattedCitation" : "(Pizzorno et al. 2012)", "previouslyFormattedCitation" : "(Pizzorno et al. 2012)" }, "properties" : { "noteIndex" : 0 }, "schema" : "https://github.com/citation-style-language/schema/raw/master/csl-citation.json" }</w:instrText>
            </w:r>
            <w:r>
              <w:rPr>
                <w:rFonts w:ascii="Times New Roman" w:hAnsi="Times New Roman" w:cs="Times New Roman"/>
                <w:b/>
                <w:sz w:val="24"/>
                <w:szCs w:val="24"/>
              </w:rPr>
              <w:fldChar w:fldCharType="separate"/>
            </w:r>
            <w:r w:rsidRPr="00653992">
              <w:rPr>
                <w:rFonts w:ascii="Times New Roman" w:hAnsi="Times New Roman" w:cs="Times New Roman"/>
                <w:noProof/>
                <w:sz w:val="24"/>
                <w:szCs w:val="24"/>
              </w:rPr>
              <w:t>(Pizzorno et al. 2012)</w:t>
            </w:r>
            <w:r>
              <w:rPr>
                <w:rFonts w:ascii="Times New Roman" w:hAnsi="Times New Roman" w:cs="Times New Roman"/>
                <w:b/>
                <w:sz w:val="24"/>
                <w:szCs w:val="24"/>
              </w:rPr>
              <w:fldChar w:fldCharType="end"/>
            </w:r>
          </w:p>
        </w:tc>
      </w:tr>
      <w:tr w:rsidR="00AC1204" w:rsidRPr="001A30BA" w14:paraId="414FCD6E" w14:textId="77777777" w:rsidTr="00B06B96">
        <w:tc>
          <w:tcPr>
            <w:tcW w:w="1073" w:type="dxa"/>
          </w:tcPr>
          <w:p w14:paraId="2CD13580"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0FE315C" w14:textId="42845C53"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Quebec/144147/2009</w:t>
            </w:r>
            <w:r w:rsidRPr="00135E70">
              <w:rPr>
                <w:rFonts w:ascii="Times New Roman" w:hAnsi="Times New Roman" w:cs="Times New Roman"/>
                <w:b/>
                <w:color w:val="000000"/>
                <w:sz w:val="24"/>
                <w:szCs w:val="24"/>
                <w:vertAlign w:val="superscript"/>
              </w:rPr>
              <w:t>RG</w:t>
            </w:r>
          </w:p>
        </w:tc>
        <w:tc>
          <w:tcPr>
            <w:tcW w:w="1975" w:type="dxa"/>
          </w:tcPr>
          <w:p w14:paraId="62B889A9" w14:textId="6AD6B0AB"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212" w:type="dxa"/>
          </w:tcPr>
          <w:p w14:paraId="5C860052" w14:textId="49448C21"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1BC72128" w14:textId="65C09924"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Neuraminidase (NA) mutations conferring resistance to NA inhibitors (NAIs) generally compromise the fitness of influenza viruses. The only NAI-resistant virus that widely spread in the population, the A/Brisbane/59/2007 (H1N1) strain, contained permissive mutations that restored the detrimental effect caused by the H275Y change. Computational analysis predicted other permissive NA mutations for A(H1N1)pdm09 viruses. Here, we investigated the effect of T289M and N369K mutations on the viral fitness of the A(H1N1)pdm09 H275Y variant. Recombinant wild-type (WT) A(H1N1)pdm09 and the H275Y, H275Y/T289M, H275Y/N369K, and H275Y/V241I/N369K (a natural variant) NA mutants were generated by reverse genetics. Replication kinetics were performed by using ST6GalI-MDCK cells. Virulence was assessed in C57BL/6 mice, and contact transmission was evaluated in ferrets. The H275Y mutation significantly reduced viral titers during the first 12 to 36 h postinfection (p.i.) in vitro. Nevertheless, the WT and H275Y viruses induced comparable mortality rates, weight loss, and lung titers in mice. The T289M mutation eliminated the detrimental effect caused by the H275Y change in vitro while causing greater weight loss and mortality in mice, with significantly higher lung viral titers on days 3 and 6 p.i. than with the H275Y mutant. In index ferrets, the WT, H275Y, H275Y/T289M, and H275Y/V241I/N369K recombinants induced comparable fever, weight loss, and nasal wash viral titers. All tested viruses were transmitted at comparable rates in contact ferrets, with the H275Y/V241I/N369K recombinant demonstrating higher nasal wash viral titers than the H275Y mutant. Permissive mutations may enhance the fitness of A(H1N1)pdm09 H275Y viruses in vitro and in vivo. The emergence of such variants should be carefully monitored.", "author" : [ { "dropping-particle" : "", "family" : "Abed", "given" : "Yacine", "non-dropping-particle" : "", "parse-names" : false, "suffix" : "" }, { "dropping-particle" : "", "family" : "Pizzorno", "given" : "Andr\u00e9s", "non-dropping-particle" : "", "parse-names" : false, "suffix" : "" }, { "dropping-particle" : "", "family" : "Bouhy", "given" : "Xavier", "non-dropping-particle" : "", "parse-names" : false, "suffix" : "" }, { "dropping-particle" : "", "family" : "Rh\u00e9aume", "given" : "Chantal", "non-dropping-particle" : "", "parse-names" : false, "suffix" : "" }, { "dropping-particle" : "", "family" : "Boivin", "given" : "Guy", "non-dropping-particle" : "", "parse-names" : false, "suffix" : "" } ], "container-title" : "Journal of virology", "id" : "ITEM-1", "issue" : "3", "issued" : { "date-parts" : [ [ "2014", "2", "1" ] ] }, "page" : "1652-8", "title" : "Impact of potential permissive neuraminidase mutations on viral fitness of the H275Y oseltamivir-resistant influenza A(H1N1)pdm09 virus in vitro, in mice and in ferrets.", "type" : "article-journal", "volume" : "88" }, "uris" : [ "http://www.mendeley.com/documents/?uuid=c04820b4-288c-4c3c-827e-c1d3831a9fdf" ] } ], "mendeley" : { "formattedCitation" : "(Abed et al. 2014)", "plainTextFormattedCitation" : "(Abed et al. 2014)", "previouslyFormattedCitation" : "(Abed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Abed et al. 2014)</w:t>
            </w:r>
            <w:r>
              <w:rPr>
                <w:rFonts w:ascii="Times New Roman" w:hAnsi="Times New Roman" w:cs="Times New Roman"/>
                <w:b/>
                <w:sz w:val="24"/>
                <w:szCs w:val="24"/>
              </w:rPr>
              <w:fldChar w:fldCharType="end"/>
            </w:r>
          </w:p>
        </w:tc>
      </w:tr>
      <w:tr w:rsidR="00AC1204" w:rsidRPr="001A30BA" w14:paraId="3308B574" w14:textId="77777777" w:rsidTr="00B06B96">
        <w:tc>
          <w:tcPr>
            <w:tcW w:w="1073" w:type="dxa"/>
          </w:tcPr>
          <w:p w14:paraId="5E4F31CD"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1F366FA6" w14:textId="28BFDB09"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Qu</w:t>
            </w:r>
            <w:r>
              <w:rPr>
                <w:rFonts w:ascii="Times New Roman" w:hAnsi="Times New Roman" w:cs="Times New Roman"/>
                <w:color w:val="000000"/>
                <w:sz w:val="24"/>
                <w:szCs w:val="24"/>
              </w:rPr>
              <w:t>e</w:t>
            </w:r>
            <w:r w:rsidRPr="001A30BA">
              <w:rPr>
                <w:rFonts w:ascii="Times New Roman" w:hAnsi="Times New Roman" w:cs="Times New Roman"/>
                <w:color w:val="000000"/>
                <w:sz w:val="24"/>
                <w:szCs w:val="24"/>
              </w:rPr>
              <w:t>bec/147023/2009</w:t>
            </w:r>
          </w:p>
        </w:tc>
        <w:tc>
          <w:tcPr>
            <w:tcW w:w="1975" w:type="dxa"/>
          </w:tcPr>
          <w:p w14:paraId="0665F58C" w14:textId="6342C3C1"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12" w:type="dxa"/>
          </w:tcPr>
          <w:p w14:paraId="10899EDB" w14:textId="135CBB00"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0A9FE45F" w14:textId="677EBA73"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3851/IMP1794", "ISSN" : "2040-2058", "PMID" : "21817200", "abstract" : "BACKGROUND: The H275Y neuraminidase mutation conferring oseltamivir resistance has been reported in several pandemic A/H1N1 (pH1N1) isolates. We sought to evaluate transmission of this mutant virus through the direct contact and the airborne (aerosol and droplet) routes in the ferret model.\n\nMETHODS: Groups of four ferrets were infected with either wild-type (WT) or oseltamivir-resistant pH1N1 (H275Y) strains. At 24 h following viral infection, a receptive ferret was introduced in the same cage as the infected animal to assess direct contact transmission. For the airborne transmission, naive ferrets were placed in a modified separate cage adjacent to that of their respective index ferret.\n\nRESULTS: The H275Y mutant virus was as efficiently transmitted as the WT strain by direct contact, as 100% (4/4) of contact ferrets in both groups seroconverted and shed virus. Mean peak viral titres were similar in both groups (4 \u00d7 10(4) and 2.63 \u00d7 10(4) plaque-forming units/ml after WT or H275Y mutant virus transmission, respectively). Peak viral shedding occurred on day 2 post-contact for the WT group and on day 4 post-contact for the H275Y mutant group. By contrast, airborne transmission of the mutant strain was less efficient, as only 25% (1/4) of contact ferrets seroconverted and shed virus, whereas 100% (4/4) of the WT ferrets did. Peak of viral replication was delayed compared to direct contact transmission and occurred on day 4 post-contact.\n\nCONCLUSIONS: Transmission of the H275Y pH1N1 mutant strain by the airborne route is somewhat compromised, which may limit its widespread dissemination.", "author" : [ { "dropping-particle" : "", "family" : "Hamelin", "given" : "Marie-Eve", "non-dropping-particle" : "", "parse-names" : false, "suffix" : "" }, { "dropping-particle" : "", "family" : "Baz", "given" : "Mariana", "non-dropping-particle" : "", "parse-names" : false, "suffix" : "" }, { "dropping-particle" : "", "family" : "Bouhy", "given" : "Xavier", "non-dropping-particle" : "", "parse-names" : false, "suffix" : "" }, { "dropping-particle" : "", "family" : "Beaulieu", "given" : "Edith", "non-dropping-particle" : "", "parse-names" : false, "suffix" : "" }, { "dropping-particle" : "", "family" : "Dub\u00e9", "given" : "Karen", "non-dropping-particle" : "", "parse-names" : false, "suffix" : "" }, { "dropping-particle" : "", "family" : "Mallett", "given" : "Corey", "non-dropping-particle" : "", "parse-names" : false, "suffix" : "" }, { "dropping-particle" : "", "family" : "Boivin", "given" : "Guy", "non-dropping-particle" : "", "parse-names" : false, "suffix" : "" } ], "container-title" : "Antiviral therapy", "id" : "ITEM-1", "issue" : "5", "issued" : { "date-parts" : [ [ "2011", "1" ] ] }, "page" : "775-9", "title" : "Reduced airborne transmission of oseltamivir-resistant pandemic A/H1N1 virus in ferrets.", "type" : "article-journal", "volume" : "16" }, "uris" : [ "http://www.mendeley.com/documents/?uuid=9e360096-3dac-4249-aaa9-4923d0f0dc18" ] } ], "mendeley" : { "formattedCitation" : "(Hamelin et al. 2011)", "plainTextFormattedCitation" : "(Hamelin et al. 2011)", "previouslyFormattedCitation" : "(Hamelin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Hamelin et al. 2011)</w:t>
            </w:r>
            <w:r w:rsidRPr="001A30BA">
              <w:rPr>
                <w:rFonts w:ascii="Times New Roman" w:hAnsi="Times New Roman" w:cs="Times New Roman"/>
                <w:b/>
                <w:sz w:val="24"/>
                <w:szCs w:val="24"/>
              </w:rPr>
              <w:fldChar w:fldCharType="end"/>
            </w:r>
          </w:p>
        </w:tc>
      </w:tr>
      <w:tr w:rsidR="00AC1204" w:rsidRPr="001A30BA" w14:paraId="341920D2" w14:textId="77777777" w:rsidTr="00B06B96">
        <w:tc>
          <w:tcPr>
            <w:tcW w:w="1073" w:type="dxa"/>
          </w:tcPr>
          <w:p w14:paraId="7F731086"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C4DEADF" w14:textId="095FBFDC"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Tasmania/2004/2009</w:t>
            </w:r>
          </w:p>
        </w:tc>
        <w:tc>
          <w:tcPr>
            <w:tcW w:w="1975" w:type="dxa"/>
          </w:tcPr>
          <w:p w14:paraId="54387980" w14:textId="3950142B"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7</w:t>
            </w:r>
          </w:p>
        </w:tc>
        <w:tc>
          <w:tcPr>
            <w:tcW w:w="1212" w:type="dxa"/>
          </w:tcPr>
          <w:p w14:paraId="159A1385" w14:textId="502286C5"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8</w:t>
            </w:r>
          </w:p>
        </w:tc>
        <w:tc>
          <w:tcPr>
            <w:tcW w:w="2317" w:type="dxa"/>
          </w:tcPr>
          <w:p w14:paraId="52EB9DFF" w14:textId="5799028A"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553-7374", "abstract" : "Surveillance data indicate that most circulating A(H1N1)pdm09 influenza viruses have remained antigenically similar since they emerged in humans in 2009. However, antigenic drift is likely to occur in the future in response to increasing population immunity induced by infection or vaccination. In this study, sequential passaging of A(H1N1)pdm09 virus by contact transmission through two independent series of suboptimally vaccinated ferrets resulted in selection of variant viruses with an amino acid substitution (N156K, H1 numbering without signal peptide; N159K, H3 numbering without signal peptide; N173K, H1 numbering from first methionine) in a known antigenic site of the viral HA. The N156K HA variant replicated and transmitted efficiently between na\u00efve ferrets and outgrew wildtype virus in vivo in ferrets in the presence and absence of immune pressure. In vitro, in a range of cell culture systems, the N156K variant rapidly adapted, acquiring additional mutations in the viral HA that also potentially affected antigenic properties. The N156K escape mutant was antigenically distinct from wildtype virus as shown by binding of HA-specific antibodies. Glycan binding assays demonstrated the N156K escape mutant had altered receptor binding preferences compared to wildtype virus, which was supported by computational modeling predictions. The N156K substitution, and culture adaptations, have been detected in human A(H1N1)pdm09 viruses with N156K preferentially reported in sequences from original clinical samples rather than cultured isolates. This study demonstrates the ability of the A(H1N1)pdm09 virus to undergo rapid antigenic change to evade a low level vaccine response, while remaining fit in a ferret transmission model of immunization and infection. Furthermore, the potential changes in receptor binding properties that accompany antigenic changes highlight the importance of routine characterization of clinical samples in human A(H1N1)pdm09 influenza surveillance.", "author" : [ { "dropping-particle" : "", "family" : "Guarnaccia", "given" : "Teagan", "non-dropping-particle" : "", "parse-names" : false, "suffix" : "" }, { "dropping-particle" : "", "family" : "Carolan", "given" : "Louise A", "non-dropping-particle" : "", "parse-names" : false, "suffix" : "" }, { "dropping-particle" : "", "family" : "Maurer-Stroh", "given" : "Sebastian", "non-dropping-particle" : "", "parse-names" : false, "suffix" : "" }, { "dropping-particle" : "", "family" : "Lee", "given" : "Raphael T C", "non-dropping-particle" : "", "parse-names" : false, "suffix" : "" }, { "dropping-particle" : "", "family" : "Job", "given" : "Emma", "non-dropping-particle" : "", "parse-names" : false, "suffix" : "" }, { "dropping-particle" : "", "family" : "Reading", "given" : "Patrick C", "non-dropping-particle" : "", "parse-names" : false, "suffix" : "" }, { "dropping-particle" : "", "family" : "Petrie", "given" : "Stephen", "non-dropping-particle" : "", "parse-names" : false, "suffix" : "" }, { "dropping-particle" : "", "family" : "McCaw", "given" : "James M", "non-dropping-particle" : "", "parse-names" : false, "suffix" : "" }, { "dropping-particle" : "", "family" : "McVernon", "given" : "Jodie", "non-dropping-particle" : "", "parse-names" : false, "suffix" : "" }, { "dropping-particle" : "", "family" : "Hurt", "given" : "Aeron C", "non-dropping-particle" : "", "parse-names" : false, "suffix" : "" }, { "dropping-particle" : "", "family" : "Kelso", "given" : "Anne", "non-dropping-particle" : "", "parse-names" : false, "suffix" : "" }, { "dropping-particle" : "", "family" : "Mosse", "given" : "Jennifer", "non-dropping-particle" : "", "parse-names" : false, "suffix" : "" }, { "dropping-particle" : "", "family" : "Barr", "given" : "Ian G", "non-dropping-particle" : "", "parse-names" : false, "suffix" : "" }, { "dropping-particle" : "", "family" : "Laurie", "given" : "Karen L", "non-dropping-particle" : "", "parse-names" : false, "suffix" : "" } ], "container-title" : "PLoS pathogens", "id" : "ITEM-1", "issue" : "5", "issued" : { "date-parts" : [ [ "2013", "1", "9" ] ] }, "page" : "e1003354", "publisher" : "Public Library of Science", "title" : "Antigenic drift of the pandemic 2009 A(H1N1) influenza virus in A ferret model.", "type" : "article-journal", "volume" : "9" }, "uris" : [ "http://www.mendeley.com/documents/?uuid=e159d7b4-7da8-4119-848e-319d4ae7c04a" ] } ], "mendeley" : { "formattedCitation" : "(Guarnaccia et al. 2013)", "plainTextFormattedCitation" : "(Guarnaccia et al. 2013)", "previouslyFormattedCitation" : "(Guarnaccia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3C0B29">
              <w:rPr>
                <w:rFonts w:ascii="Times New Roman" w:hAnsi="Times New Roman" w:cs="Times New Roman"/>
                <w:noProof/>
                <w:sz w:val="24"/>
                <w:szCs w:val="24"/>
              </w:rPr>
              <w:t>(Guarnaccia et al. 2013)</w:t>
            </w:r>
            <w:r>
              <w:rPr>
                <w:rFonts w:ascii="Times New Roman" w:hAnsi="Times New Roman" w:cs="Times New Roman"/>
                <w:b/>
                <w:sz w:val="24"/>
                <w:szCs w:val="24"/>
              </w:rPr>
              <w:fldChar w:fldCharType="end"/>
            </w:r>
          </w:p>
        </w:tc>
      </w:tr>
      <w:tr w:rsidR="00AC1204" w:rsidRPr="001A30BA" w14:paraId="3C42D3B6" w14:textId="77777777" w:rsidTr="00B06B96">
        <w:tc>
          <w:tcPr>
            <w:tcW w:w="1073" w:type="dxa"/>
          </w:tcPr>
          <w:p w14:paraId="206CBE3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6CA1941" w14:textId="19972C52"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Tennessee/1-560/2009</w:t>
            </w:r>
          </w:p>
        </w:tc>
        <w:tc>
          <w:tcPr>
            <w:tcW w:w="1975" w:type="dxa"/>
          </w:tcPr>
          <w:p w14:paraId="12377ADA" w14:textId="578BF6DE"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 (3)</w:t>
            </w:r>
          </w:p>
        </w:tc>
        <w:tc>
          <w:tcPr>
            <w:tcW w:w="1212" w:type="dxa"/>
          </w:tcPr>
          <w:p w14:paraId="7570C56C" w14:textId="2F8A7B84"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0252C456" w14:textId="6EB13AC3"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873-2518", "abstract" : "Early epidemiologic and serologic studies have suggested pre-existing immunity to the pandemic A (H1N1) 2009 influenza virus (H1N1pdm) may be altering its morbidity and mortality in humans. To determine the role that contemporary seasonal H1N1 virus infection or trivalent inactivated vaccine (TIV) might be playing in this immunity we conducted a vaccination-challenge study in ferrets. Vaccination with TIV was unable to alter subsequent morbidity or contact transmission in ferrets following challenge with H1N1pdm. Conversely, prior infection with the contemporary seasonal H1N1 strain altered morbidity, but not transmission, of H1N1pdm despite the detection of only minimal levels of cross reactive antibodies.", "author" : [ { "dropping-particle" : "", "family" : "Ellebedy", "given" : "A H", "non-dropping-particle" : "", "parse-names" : false, "suffix" : "" }, { "dropping-particle" : "", "family" : "Ducatez", "given" : "M F", "non-dropping-particle" : "", "parse-names" : false, "suffix" : "" }, { "dropping-particle" : "", "family" : "Duan", "given" : "S", "non-dropping-particle" : "", "parse-names" : false, "suffix" : "" }, { "dropping-particle" : "", "family" : "Stigger-Rosser", "given" : "E", "non-dropping-particle" : "", "parse-names" : false, "suffix" : "" }, { "dropping-particle" : "", "family" : "Rubrum", "given" : "A M", "non-dropping-particle" : "", "parse-names" : false, "suffix" : "" }, { "dropping-particle" : "", "family" : "Govorkova", "given" : "E A", "non-dropping-particle" : "", "parse-names" : false, "suffix" : "" }, { "dropping-particle" : "", "family" : "Webster", "given" : "R G", "non-dropping-particle" : "", "parse-names" : false, "suffix" : "" }, { "dropping-particle" : "", "family" : "Webby", "given" : "R J", "non-dropping-particle" : "", "parse-names" : false, "suffix" : "" } ], "container-title" : "Vaccine", "id" : "ITEM-1", "issue" : "17", "issued" : { "date-parts" : [ [ "2011", "4", "12" ] ] }, "page" : "3335-9", "title" : "Impact of prior seasonal influenza vaccination and infection on pandemic A (H1N1) influenza virus replication in ferrets.", "type" : "article-journal", "volume" : "29" }, "uris" : [ "http://www.mendeley.com/documents/?uuid=51f40a6b-a0aa-4672-bef5-22efb4949e76" ] } ], "mendeley" : { "formattedCitation" : "(Ellebedy et al. 2011)", "plainTextFormattedCitation" : "(Ellebedy et al. 2011)", "previouslyFormattedCitation" : "(Ellebedy et al. 2011)" }, "properties" : { "noteIndex" : 0 }, "schema" : "https://github.com/citation-style-language/schema/raw/master/csl-citation.json" }</w:instrText>
            </w:r>
            <w:r>
              <w:rPr>
                <w:rFonts w:ascii="Times New Roman" w:hAnsi="Times New Roman" w:cs="Times New Roman"/>
                <w:b/>
                <w:sz w:val="24"/>
                <w:szCs w:val="24"/>
              </w:rPr>
              <w:fldChar w:fldCharType="separate"/>
            </w:r>
            <w:r w:rsidRPr="00653992">
              <w:rPr>
                <w:rFonts w:ascii="Times New Roman" w:hAnsi="Times New Roman" w:cs="Times New Roman"/>
                <w:noProof/>
                <w:sz w:val="24"/>
                <w:szCs w:val="24"/>
              </w:rPr>
              <w:t>(Ellebedy et al. 2011)</w:t>
            </w:r>
            <w:r>
              <w:rPr>
                <w:rFonts w:ascii="Times New Roman" w:hAnsi="Times New Roman" w:cs="Times New Roman"/>
                <w:b/>
                <w:sz w:val="24"/>
                <w:szCs w:val="24"/>
              </w:rPr>
              <w:fldChar w:fldCharType="end"/>
            </w:r>
          </w:p>
        </w:tc>
      </w:tr>
      <w:tr w:rsidR="00AC1204" w:rsidRPr="001A30BA" w14:paraId="7D1B7F7D" w14:textId="77777777" w:rsidTr="00B06B96">
        <w:tc>
          <w:tcPr>
            <w:tcW w:w="1073" w:type="dxa"/>
          </w:tcPr>
          <w:p w14:paraId="3D5F328F"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8237E88"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Texas/15/2009</w:t>
            </w:r>
          </w:p>
        </w:tc>
        <w:tc>
          <w:tcPr>
            <w:tcW w:w="1975" w:type="dxa"/>
          </w:tcPr>
          <w:p w14:paraId="54B9CE11"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772357E3"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21EF8705"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126/science.1177238", "ISSN" : "1095-9203", "PMID" : "19574347", "abstract" : "Recent reports of mild to severe influenza-like illness in humans caused by a novel swine-origin 2009 A(H1N1) influenza virus underscore the need to better understand the pathogenesis and transmission of these viruses in mammals. In this study, selected 2009 A(H1N1) influenza isolates were assessed for their ability to cause disease in mice and ferrets and compared with a contemporary seasonal H1N1 virus for their ability to transmit to na\u00efve ferrets through respiratory droplets. In contrast to seasonal influenza H1N1 virus, 2009 A(H1N1) influenza viruses caused increased morbidity, replicated to higher titers in lung tissue, and were recovered from the intestinal tract of intranasally inoculated ferrets. The 2009 A(H1N1) influenza viruses exhibited less efficient respiratory droplet transmission in ferrets in comparison with the highly transmissible phenotype of a seasonal H1N1 virus. Transmission of the 2009 A(H1N1) influenza viruses was further corroborated by characterizing the binding specificity of the viral hemagglutinin to the sialylated glycan receptors (in the human host) by use of dose-dependent direct receptor-binding and human lung tissue-binding assays.", "author" : [ { "dropping-particle" : "", "family" : "Maines", "given" : "Taronna R", "non-dropping-particle" : "", "parse-names" : false, "suffix" : "" }, { "dropping-particle" : "", "family" : "Jayaraman", "given" : "Akila", "non-dropping-particle" : "", "parse-names" : false, "suffix" : "" }, { "dropping-particle" : "", "family" : "Belser", "given" : "Jessica A", "non-dropping-particle" : "", "parse-names" : false, "suffix" : "" }, { "dropping-particle" : "", "family" : "Wadford", "given" : "Debra A", "non-dropping-particle" : "", "parse-names" : false, "suffix" : "" }, { "dropping-particle" : "", "family" : "Pappas", "given" : "Claudia", "non-dropping-particle" : "", "parse-names" : false, "suffix" : "" }, { "dropping-particle" : "", "family" : "Zeng", "given" : "Hui",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Viswanathan", "given" : "Karthik", "non-dropping-particle" : "", "parse-names" : false, "suffix" : "" }, { "dropping-particle" : "", "family" : "Shriver", "given" : "Zachary H", "non-dropping-particle" : "", "parse-names" : false, "suffix" : "" }, { "dropping-particle" : "", "family" : "Raman", "given" : "Rahul", "non-dropping-particle" : "", "parse-names" : false, "suffix" : "" }, { "dropping-particle" : "", "family" : "Cox", "given" : "Nancy J",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Tumpey", "given" : "Terrence M", "non-dropping-particle" : "", "parse-names" : false, "suffix" : "" } ], "container-title" : "Science (New York, N.Y.)", "id" : "ITEM-1", "issue" : "5939", "issued" : { "date-parts" : [ [ "2009", "7", "24" ] ] }, "page" : "484-7", "title" : "Transmission and pathogenesis of swine-origin 2009 A(H1N1) influenza viruses in ferrets and mice.", "type" : "article-journal", "volume" : "325" }, "uris" : [ "http://www.mendeley.com/documents/?uuid=0a12c65a-947c-4205-8121-a161282d247b" ] } ], "mendeley" : { "formattedCitation" : "(Maines et al. 2009)", "plainTextFormattedCitation" : "(Maines et al. 2009)", "previouslyFormattedCitation" : "(Maines et al. 2009)"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9)</w:t>
            </w:r>
            <w:r w:rsidRPr="001A30BA">
              <w:rPr>
                <w:rFonts w:ascii="Times New Roman" w:hAnsi="Times New Roman" w:cs="Times New Roman"/>
                <w:b/>
                <w:sz w:val="24"/>
                <w:szCs w:val="24"/>
              </w:rPr>
              <w:fldChar w:fldCharType="end"/>
            </w:r>
          </w:p>
        </w:tc>
      </w:tr>
      <w:tr w:rsidR="00AC1204" w:rsidRPr="001A30BA" w:rsidDel="00AC1204" w14:paraId="770E1726" w14:textId="77777777" w:rsidTr="00B06B96">
        <w:tc>
          <w:tcPr>
            <w:tcW w:w="1073" w:type="dxa"/>
          </w:tcPr>
          <w:p w14:paraId="2B3FFB8A" w14:textId="5262A945" w:rsidR="00AC1204" w:rsidRPr="001A30BA" w:rsidDel="00AC1204" w:rsidRDefault="00AC1204" w:rsidP="00B665EC">
            <w:pPr>
              <w:contextualSpacing/>
              <w:rPr>
                <w:rFonts w:ascii="Times New Roman" w:hAnsi="Times New Roman" w:cs="Times New Roman"/>
                <w:b/>
                <w:sz w:val="24"/>
                <w:szCs w:val="24"/>
              </w:rPr>
            </w:pPr>
            <w:r>
              <w:rPr>
                <w:rFonts w:ascii="Times New Roman" w:hAnsi="Times New Roman" w:cs="Times New Roman"/>
                <w:b/>
                <w:sz w:val="24"/>
                <w:szCs w:val="24"/>
              </w:rPr>
              <w:t>H2N2</w:t>
            </w:r>
          </w:p>
        </w:tc>
        <w:tc>
          <w:tcPr>
            <w:tcW w:w="3157" w:type="dxa"/>
            <w:gridSpan w:val="2"/>
          </w:tcPr>
          <w:p w14:paraId="50A1A7C3" w14:textId="618D0C8B" w:rsidR="00AC1204" w:rsidDel="00AC1204" w:rsidRDefault="00AC1204" w:rsidP="00B665EC">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England/10/1967</w:t>
            </w:r>
          </w:p>
        </w:tc>
        <w:tc>
          <w:tcPr>
            <w:tcW w:w="1975" w:type="dxa"/>
          </w:tcPr>
          <w:p w14:paraId="64ADBA61" w14:textId="7B272E13" w:rsidR="00AC1204" w:rsidDel="00AC1204" w:rsidRDefault="00AC1204" w:rsidP="00B665EC">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77D41392" w14:textId="291F793A" w:rsidR="00AC1204" w:rsidDel="00AC1204" w:rsidRDefault="00AC1204" w:rsidP="00B665EC">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1DFFBD4E" w14:textId="377A7652" w:rsidR="00AC1204" w:rsidDel="00AC1204" w:rsidRDefault="00AC1204" w:rsidP="00622E76">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426822", "abstract" : "After their disappearance from the human population in 1968, influenza H2 viruses have continued to circulate in the natural avian reservoir. The isolation of this virus subtype from multiple bird species as well as swine highlights the need to better understand the potential of these viruses to spread and cause disease in humans. Here we analyzed the virulence, transmissibility and receptor-binding preference of two avian influenza H2 viruses (H2N2 and H2N3) and compared them to a swine H2N3 (A/swine/Missouri/2124514/2006 [swMO]), and a human H2N2 (A/England/10/1967 [Eng/67]) virus using the ferret model as a mammalian host. Both avian H2 viruses possessed the capacity to spread efficiently between cohoused ferrets, and the swine (swMO) and human (Eng/67) viruses transmitted to na\u00efve ferrets by respiratory droplets. Further characterization of the swMO hemagglutinin (HA) by x-ray crystallography and glycan microarray array identified receptor-specific adaptive mutations. As influenza virus quasispecies dynamics during transmission have not been well characterized, we sequenced nasal washes collected during transmission studies to better understand experimental adaptation of H2 HA. The avian H2 viruses isolated from ferret nasal washes contained mutations in the HA1, including a Gln226Leu substitution, which is a mutation associated with \u03b12,6 sialic acid (human-like) binding preference. These results suggest that the molecular structure of HA in viruses of the H2 subtype continue to have the potential to adapt to a mammalian host and become transmissible, after acquiring additional genetic markers.", "author" : [ { "dropping-particle" : "", "family" : "Pappas", "given" : "Claudia", "non-dropping-particle" : "", "parse-names" : false, "suffix" : "" }, { "dropping-particle" : "", "family" : "Yang", "given" : "Hua", "non-dropping-particle" : "", "parse-names" : false, "suffix" : "" }, { "dropping-particle" : "", "family" : "Carney", "given" : "Paul J.", "non-dropping-particle" : "", "parse-names" : false, "suffix" : "" }, { "dropping-particle" : "", "family" : "Pearce", "given" : "Melissa B.", "non-dropping-particle" : "", "parse-names" : false, "suffix" : "" }, { "dropping-particle" : "", "family" : "Katz", "given" : "Jacqueline M.", "non-dropping-particle" : "", "parse-names" : false, "suffix" : "" }, { "dropping-particle" : "", "family" : "Stevens", "given" : "James", "non-dropping-particle" : "", "parse-names" : false, "suffix" : "" }, { "dropping-particle" : "", "family" : "Tumpey", "given" : "Terrence M.", "non-dropping-particle" : "", "parse-names" : false, "suffix" : "" } ], "container-title" : "Virology", "id" : "ITEM-1", "issued" : { "date-parts" : [ [ "2015", "3" ] ] }, "page" : "61-71", "title" : "Assessment of transmission, pathogenesis and adaptation of H2 subtype influenza viruses in ferrets", "type" : "article-journal", "volume" : "477" }, "uris" : [ "http://www.mendeley.com/documents/?uuid=94a16d20-bc0f-4bd1-adaf-63864a81cfd6" ] } ], "mendeley" : { "formattedCitation" : "(Pappas et al. 2015)", "plainTextFormattedCitation" : "(Pappas et al. 2015)", "previouslyFormattedCitation" : "(Pappas et al. 2015)" }, "properties" : { "noteIndex" : 0 }, "schema" : "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noProof/>
                <w:sz w:val="24"/>
                <w:szCs w:val="24"/>
              </w:rPr>
              <w:t>(Pappas et al. 2015)</w:t>
            </w:r>
            <w:r>
              <w:rPr>
                <w:rFonts w:ascii="Times New Roman" w:hAnsi="Times New Roman" w:cs="Times New Roman"/>
                <w:b/>
                <w:sz w:val="24"/>
                <w:szCs w:val="24"/>
              </w:rPr>
              <w:fldChar w:fldCharType="end"/>
            </w:r>
            <w:r>
              <w:rPr>
                <w:rFonts w:ascii="Calibri" w:hAnsi="Calibri"/>
                <w:color w:val="1F497D"/>
              </w:rPr>
              <w:t xml:space="preserve"> </w:t>
            </w:r>
          </w:p>
        </w:tc>
      </w:tr>
      <w:tr w:rsidR="00AC1204" w14:paraId="569B4093" w14:textId="77777777" w:rsidTr="00B06B9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80" w:type="dxa"/>
            <w:gridSpan w:val="2"/>
            <w:tcBorders>
              <w:top w:val="nil"/>
              <w:left w:val="nil"/>
              <w:bottom w:val="nil"/>
              <w:right w:val="nil"/>
            </w:tcBorders>
            <w:hideMark/>
          </w:tcPr>
          <w:p w14:paraId="6728C614" w14:textId="455088DE" w:rsidR="00AC1204" w:rsidRDefault="00AC1204" w:rsidP="000D76D3">
            <w:pPr>
              <w:spacing w:after="0" w:line="240" w:lineRule="auto"/>
              <w:rPr>
                <w:rFonts w:ascii="Times New Roman" w:hAnsi="Times New Roman" w:cs="Times New Roman"/>
                <w:b/>
                <w:sz w:val="24"/>
                <w:szCs w:val="24"/>
              </w:rPr>
            </w:pPr>
          </w:p>
        </w:tc>
        <w:tc>
          <w:tcPr>
            <w:tcW w:w="3150" w:type="dxa"/>
            <w:tcBorders>
              <w:top w:val="nil"/>
              <w:left w:val="nil"/>
              <w:bottom w:val="nil"/>
              <w:right w:val="nil"/>
            </w:tcBorders>
            <w:hideMark/>
          </w:tcPr>
          <w:p w14:paraId="2243E860" w14:textId="77777777" w:rsidR="00AC1204" w:rsidRDefault="00AC1204" w:rsidP="000D76D3">
            <w:pPr>
              <w:spacing w:after="0" w:line="240" w:lineRule="auto"/>
              <w:rPr>
                <w:rFonts w:ascii="Times New Roman" w:hAnsi="Times New Roman" w:cs="Times New Roman"/>
                <w:color w:val="000000"/>
                <w:sz w:val="24"/>
                <w:szCs w:val="24"/>
              </w:rPr>
            </w:pPr>
            <w:r>
              <w:rPr>
                <w:rFonts w:ascii="Times New Roman" w:hAnsi="Times New Roman" w:cs="Times New Roman"/>
                <w:sz w:val="24"/>
              </w:rPr>
              <w:t>A/Albany/6/1958</w:t>
            </w:r>
          </w:p>
        </w:tc>
        <w:tc>
          <w:tcPr>
            <w:tcW w:w="1975" w:type="dxa"/>
            <w:tcBorders>
              <w:top w:val="nil"/>
              <w:left w:val="nil"/>
              <w:bottom w:val="nil"/>
              <w:right w:val="nil"/>
            </w:tcBorders>
            <w:hideMark/>
          </w:tcPr>
          <w:p w14:paraId="22366F10" w14:textId="77777777" w:rsidR="00AC1204" w:rsidRDefault="00AC1204" w:rsidP="000D76D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Borders>
              <w:top w:val="nil"/>
              <w:left w:val="nil"/>
              <w:bottom w:val="nil"/>
              <w:right w:val="nil"/>
            </w:tcBorders>
            <w:hideMark/>
          </w:tcPr>
          <w:p w14:paraId="1D4F7788" w14:textId="77777777" w:rsidR="00AC1204" w:rsidRDefault="00AC1204" w:rsidP="000D76D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Borders>
              <w:top w:val="nil"/>
              <w:left w:val="nil"/>
              <w:bottom w:val="nil"/>
              <w:right w:val="nil"/>
            </w:tcBorders>
            <w:hideMark/>
          </w:tcPr>
          <w:p w14:paraId="0CA95129" w14:textId="617417A0" w:rsidR="00AC1204" w:rsidRDefault="00AC1204" w:rsidP="00622E76">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932-6203", "author" : [ { "dropping-particle" : "", "family" : "Pappas", "given" : "Claudia", "non-dropping-particle" : "", "parse-names" : false, "suffix" : "" }, { "dropping-particle" : "", "family" : "Viswanathan", "given" : "Karthik", "non-dropping-particle" : "", "parse-names" : false, "suffix" : "" }, { "dropping-particle" : "", "family" : "Chandrasekaran", "given" : "Aarthi", "non-dropping-particle" : "", "parse-names" : false, "suffix" : "" }, { "dropping-particle" : "", "family" : "Raman", "given" : "Rahul", "non-dropping-particle" : "", "parse-names" : false, "suffix" : "" }, { "dropping-particle" : "", "family" : "Katz", "given" : "Jacqueline M.", "non-dropping-particle" : "", "parse-names" : false, "suffix" : "" }, { "dropping-particle" : "", "family" : "Sasisekharan", "given" : "Ram", "non-dropping-particle" : "", "parse-names" : false, "suffix" : "" }, { "dropping-particle" : "", "family" : "Tumpey", "given" : "Terrence M.", "non-dropping-particle" : "", "parse-names" : false, "suffix" : "" } ], "container-title" : "PLoS ONE", "editor" : [ { "dropping-particle" : "", "family" : "Zhang", "given" : "Linqi", "non-dropping-particle" : "", "parse-names" : false, "suffix" : "" } ], "id" : "ITEM-1", "issue" : "6", "issued" : { "date-parts" : [ [ "2010", "6", "21" ] ] }, "page" : "e11158", "publisher" : "Public Library of Science", "title" : "Receptor Specificity and Transmission of H2N2 Subtype Viruses Isolated from the Pandemic of 1957", "type" : "article-journal", "volume" : "5" }, "uris" : [ "http://www.mendeley.com/documents/?uuid=b2f4e204-4308-4d9f-a5e6-ec9cf36e547b" ] } ], "mendeley" : { "formattedCitation" : "(Pappas et al. 2010)", "plainTextFormattedCitation" : "(Pappas et al. 2010)", "previouslyFormattedCitation" : "(Pappas et al. 2010)" }, "properties" : { "noteIndex" : 0 }, "schema" : "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noProof/>
                <w:sz w:val="24"/>
                <w:szCs w:val="24"/>
              </w:rPr>
              <w:t>(Pappas et al. 2010)</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p>
        </w:tc>
      </w:tr>
      <w:tr w:rsidR="00AC1204" w14:paraId="45F76CEF" w14:textId="77777777" w:rsidTr="00B06B9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80" w:type="dxa"/>
            <w:gridSpan w:val="2"/>
            <w:tcBorders>
              <w:top w:val="nil"/>
              <w:left w:val="nil"/>
              <w:bottom w:val="nil"/>
              <w:right w:val="nil"/>
            </w:tcBorders>
          </w:tcPr>
          <w:p w14:paraId="1D092776" w14:textId="77777777" w:rsidR="00AC1204" w:rsidRDefault="00AC1204" w:rsidP="000D76D3">
            <w:pPr>
              <w:spacing w:after="0" w:line="240" w:lineRule="auto"/>
              <w:rPr>
                <w:rFonts w:ascii="Times New Roman" w:hAnsi="Times New Roman" w:cs="Times New Roman"/>
                <w:b/>
                <w:sz w:val="24"/>
                <w:szCs w:val="24"/>
              </w:rPr>
            </w:pPr>
          </w:p>
        </w:tc>
        <w:tc>
          <w:tcPr>
            <w:tcW w:w="3150" w:type="dxa"/>
            <w:tcBorders>
              <w:top w:val="nil"/>
              <w:left w:val="nil"/>
              <w:bottom w:val="nil"/>
              <w:right w:val="nil"/>
            </w:tcBorders>
            <w:hideMark/>
          </w:tcPr>
          <w:p w14:paraId="033BAE77" w14:textId="77777777" w:rsidR="00AC1204" w:rsidRDefault="00AC1204" w:rsidP="000D76D3">
            <w:pPr>
              <w:spacing w:after="0" w:line="240" w:lineRule="auto"/>
              <w:rPr>
                <w:rFonts w:ascii="Times New Roman" w:hAnsi="Times New Roman" w:cs="Times New Roman"/>
                <w:color w:val="000000"/>
                <w:sz w:val="24"/>
                <w:szCs w:val="24"/>
              </w:rPr>
            </w:pPr>
            <w:r>
              <w:rPr>
                <w:rFonts w:ascii="Times New Roman" w:hAnsi="Times New Roman" w:cs="Times New Roman"/>
                <w:sz w:val="24"/>
              </w:rPr>
              <w:t>A/El Salvador/2/1957</w:t>
            </w:r>
          </w:p>
        </w:tc>
        <w:tc>
          <w:tcPr>
            <w:tcW w:w="1975" w:type="dxa"/>
            <w:tcBorders>
              <w:top w:val="nil"/>
              <w:left w:val="nil"/>
              <w:bottom w:val="nil"/>
              <w:right w:val="nil"/>
            </w:tcBorders>
            <w:hideMark/>
          </w:tcPr>
          <w:p w14:paraId="23A0C17B" w14:textId="2035700F" w:rsidR="00AC1204" w:rsidRDefault="00AC1204" w:rsidP="00135E7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 (0)</w:t>
            </w:r>
          </w:p>
        </w:tc>
        <w:tc>
          <w:tcPr>
            <w:tcW w:w="1212" w:type="dxa"/>
            <w:tcBorders>
              <w:top w:val="nil"/>
              <w:left w:val="nil"/>
              <w:bottom w:val="nil"/>
              <w:right w:val="nil"/>
            </w:tcBorders>
            <w:hideMark/>
          </w:tcPr>
          <w:p w14:paraId="692B52A4" w14:textId="77777777" w:rsidR="00AC1204" w:rsidRDefault="00AC1204" w:rsidP="000D76D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Borders>
              <w:top w:val="nil"/>
              <w:left w:val="nil"/>
              <w:bottom w:val="nil"/>
              <w:right w:val="nil"/>
            </w:tcBorders>
            <w:hideMark/>
          </w:tcPr>
          <w:p w14:paraId="3E0E4EF2" w14:textId="3DBB51BB" w:rsidR="00AC1204" w:rsidRDefault="00AC1204" w:rsidP="00622E76">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932-6203", "author" : [ { "dropping-particle" : "", "family" : "Pappas", "given" : "Claudia", "non-dropping-particle" : "", "parse-names" : false, "suffix" : "" }, { "dropping-particle" : "", "family" : "Viswanathan", "given" : "Karthik", "non-dropping-particle" : "", "parse-names" : false, "suffix" : "" }, { "dropping-particle" : "", "family" : "Chandrasekaran", "given" : "Aarthi", "non-dropping-particle" : "", "parse-names" : false, "suffix" : "" }, { "dropping-particle" : "", "family" : "Raman", "given" : "Rahul", "non-dropping-particle" : "", "parse-names" : false, "suffix" : "" }, { "dropping-particle" : "", "family" : "Katz", "given" : "Jacqueline M.", "non-dropping-particle" : "", "parse-names" : false, "suffix" : "" }, { "dropping-particle" : "", "family" : "Sasisekharan", "given" : "Ram", "non-dropping-particle" : "", "parse-names" : false, "suffix" : "" }, { "dropping-particle" : "", "family" : "Tumpey", "given" : "Terrence M.", "non-dropping-particle" : "", "parse-names" : false, "suffix" : "" } ], "container-title" : "PLoS ONE", "editor" : [ { "dropping-particle" : "", "family" : "Zhang", "given" : "Linqi", "non-dropping-particle" : "", "parse-names" : false, "suffix" : "" } ], "id" : "ITEM-1", "issue" : "6", "issued" : { "date-parts" : [ [ "2010", "6", "21" ] ] }, "page" : "e11158", "publisher" : "Public Library of Science", "title" : "Receptor Specificity and Transmission of H2N2 Subtype Viruses Isolated from the Pandemic of 1957", "type" : "article-journal", "volume" : "5" }, "uris" : [ "http://www.mendeley.com/documents/?uuid=b2f4e204-4308-4d9f-a5e6-ec9cf36e547b" ] } ], "mendeley" : { "formattedCitation" : "(Pappas et al. 2010)", "plainTextFormattedCitation" : "(Pappas et al. 2010)", "previouslyFormattedCitation" : "(Pappas et al. 2010)" }, "properties" : { "noteIndex" : 0 }, "schema" : "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noProof/>
                <w:sz w:val="24"/>
                <w:szCs w:val="24"/>
              </w:rPr>
              <w:t>(Pappas et al. 2010)</w:t>
            </w:r>
            <w:r>
              <w:rPr>
                <w:rFonts w:ascii="Times New Roman" w:hAnsi="Times New Roman" w:cs="Times New Roman"/>
                <w:b/>
                <w:sz w:val="24"/>
                <w:szCs w:val="24"/>
              </w:rPr>
              <w:fldChar w:fldCharType="end"/>
            </w:r>
            <w:r>
              <w:rPr>
                <w:rFonts w:ascii="Times New Roman" w:hAnsi="Times New Roman" w:cs="Times New Roman"/>
                <w:color w:val="1F497D"/>
                <w:sz w:val="24"/>
              </w:rPr>
              <w:t xml:space="preserve"> </w:t>
            </w:r>
          </w:p>
        </w:tc>
      </w:tr>
      <w:tr w:rsidR="00AC1204" w:rsidRPr="001A30BA" w14:paraId="542D35D7" w14:textId="77777777" w:rsidTr="00B06B96">
        <w:tc>
          <w:tcPr>
            <w:tcW w:w="1073" w:type="dxa"/>
          </w:tcPr>
          <w:p w14:paraId="0A0AA38D"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H7N9</w:t>
            </w:r>
          </w:p>
        </w:tc>
        <w:tc>
          <w:tcPr>
            <w:tcW w:w="3157" w:type="dxa"/>
            <w:gridSpan w:val="2"/>
          </w:tcPr>
          <w:p w14:paraId="55310567"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Anhui/1/2013</w:t>
            </w:r>
          </w:p>
        </w:tc>
        <w:tc>
          <w:tcPr>
            <w:tcW w:w="1975" w:type="dxa"/>
          </w:tcPr>
          <w:p w14:paraId="54A92E9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12" w:type="dxa"/>
          </w:tcPr>
          <w:p w14:paraId="796C2499"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44C4FD10"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AC1204" w:rsidRPr="001A30BA" w14:paraId="59F5957A" w14:textId="77777777" w:rsidTr="00B06B96">
        <w:tc>
          <w:tcPr>
            <w:tcW w:w="1073" w:type="dxa"/>
          </w:tcPr>
          <w:p w14:paraId="4D5F16EC"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3FF404A" w14:textId="4A8539B7"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Anhui/1/2013</w:t>
            </w:r>
          </w:p>
        </w:tc>
        <w:tc>
          <w:tcPr>
            <w:tcW w:w="1975" w:type="dxa"/>
          </w:tcPr>
          <w:p w14:paraId="02522796" w14:textId="7403F46C"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 (3)</w:t>
            </w:r>
          </w:p>
        </w:tc>
        <w:tc>
          <w:tcPr>
            <w:tcW w:w="1212" w:type="dxa"/>
          </w:tcPr>
          <w:p w14:paraId="24C54AA9" w14:textId="56C4D65C"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3FCDEC78" w14:textId="58605C77"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2041-1723", "abstract" : "Human infection with avian influenza A(H7N9) virus is associated mainly with the exposure to infected poultry. The factors that allow interspecies transmission but limit human-to-human transmission are unknown. Here we show that A/Anhui/1/2013(H7N9) influenza virus infection of chickens (natural hosts) is asymptomatic and that it generates a high genetic diversity. In contrast, diversity is tightly restricted in infected ferrets, limiting further adaptation to a fully transmissible form. Airborne transmission in ferrets is accompanied by the mutations in PB1, NP and NA genes that reduce viral polymerase and neuraminidase activity. Therefore, while A(H7N9) virus can infect mammals, further adaptation appears to incur a fitness cost. Our results reveal that a tight genetic bottleneck during avian-to-mammalian transmission is a limiting factor in A(H7N9) influenza virus adaptation to mammals. This previously unrecognized biological mechanism limiting species jumps provides a measure of adaptive potential and may serve as a risk assessment tool for pandemic preparedness.", "author" : [ { "dropping-particle" : "", "family" : "Zaraket", "given" : "Hassan", "non-dropping-particle" : "", "parse-names" : false, "suffix" : "" }, { "dropping-particle" : "", "family" : "Baranovich", "given" : "Tatiana", "non-dropping-particle" : "", "parse-names" : false, "suffix" : "" }, { "dropping-particle" : "", "family" : "Kaplan", "given" : "Bryan S", "non-dropping-particle" : "", "parse-names" : false, "suffix" : "" }, { "dropping-particle" : "", "family" : "Carter", "given" : "Robert", "non-dropping-particle" : "", "parse-names" : false, "suffix" : "" }, { "dropping-particle" : "", "family" : "Song", "given" : "Min-Suk", "non-dropping-particle" : "", "parse-names" : false, "suffix" : "" }, { "dropping-particle" : "", "family" : "Paulson", "given" : "James C", "non-dropping-particle" : "", "parse-names" : false, "suffix" : "" }, { "dropping-particle" : "", "family" : "Rehg", "given" : "Jerold E", "non-dropping-particle" : "", "parse-names" : false, "suffix" : "" }, { "dropping-particle" : "", "family" : "Bahl", "given" : "Justin", "non-dropping-particle" : "", "parse-names" : false, "suffix" : "" }, { "dropping-particle" : "", "family" : "Crumpton", "given" : "Jeri C", "non-dropping-particle" : "", "parse-names" : false, "suffix" : "" }, { "dropping-particle" : "", "family" : "Seiler", "given" : "Jon", "non-dropping-particle" : "", "parse-names" : false, "suffix" : "" }, { "dropping-particle" : "", "family" : "Edmonson", "given" : "Michael", "non-dropping-particle" : "", "parse-names" : false, "suffix" : "" }, { "dropping-particle" : "", "family" : "Wu", "given" : "Gang", "non-dropping-particle" : "", "parse-names" : false, "suffix" : "" }, { "dropping-particle" : "", "family" : "Karlsson", "given" : "Erik", "non-dropping-particle" : "", "parse-names" : false, "suffix" : "" }, { "dropping-particle" : "", "family" : "Fabrizio", "given" : "Thomas", "non-dropping-particle" : "", "parse-names" : false, "suffix" : "" }, { "dropping-particle" : "", "family" : "Zhu", "given" : "Huachen", "non-dropping-particle" : "", "parse-names" : false, "suffix" : "" }, { "dropping-particle" : "", "family" : "Guan", "given" : "Yi", "non-dropping-particle" : "", "parse-names" : false, "suffix" : "" }, { "dropping-particle" : "", "family" : "Husain", "given" : "Matloob", "non-dropping-particle" : "", "parse-names" : false, "suffix" : "" }, { "dropping-particle" : "", "family" : "Schultz-Cherry", "given" : "Stacey", "non-dropping-particle" : "", "parse-names" : false, "suffix" : "" }, { "dropping-particle" : "", "family" : "Krauss", "given" : "Scott", "non-dropping-particle" : "", "parse-names" : false, "suffix" : "" }, { "dropping-particle" : "", "family" : "McBride", "given" : "Ryan", "non-dropping-particle" : "", "parse-names" : false, "suffix" : "" }, { "dropping-particle" : "", "family" : "Webster", "given" : "Robert G", "non-dropping-particle" : "", "parse-names" : false, "suffix" : "" }, { "dropping-particle" : "", "family" : "Govorkova", "given" : "Elena A", "non-dropping-particle" : "", "parse-names" : false, "suffix" : "" }, { "dropping-particle" : "", "family" : "Zhang", "given" : "Jinghui", "non-dropping-particle" : "", "parse-names" : false, "suffix" : "" }, { "dropping-particle" : "", "family" : "Russell", "given" : "Charles J", "non-dropping-particle" : "", "parse-names" : false, "suffix" : "" }, { "dropping-particle" : "", "family" : "Webby", "given" : "Richard J", "non-dropping-particle" : "", "parse-names" : false, "suffix" : "" } ], "container-title" : "Nature communications", "id" : "ITEM-1", "issued" : { "date-parts" : [ [ "2015", "1", "8" ] ] }, "language" : "en", "page" : "6553", "publisher" : "Nature Publishing Group", "title" : "Mammalian adaptation of influenza A(H7N9) virus is limited by a narrow genetic bottleneck.", "type" : "article-journal", "volume" : "6" }, "uris" : [ "http://www.mendeley.com/documents/?uuid=17808311-f026-41ec-b72a-fe7f3285de11" ] } ], "mendeley" : { "formattedCitation" : "(Zaraket et al. 2015)", "plainTextFormattedCitation" : "(Zaraket et al. 2015)", "previouslyFormattedCitation" : "(Zaraket et al. 2015)" }, "properties" : { "noteIndex" : 0 }, "schema" : "https://github.com/citation-style-language/schema/raw/master/csl-citation.json" }</w:instrText>
            </w:r>
            <w:r>
              <w:rPr>
                <w:rFonts w:ascii="Times New Roman" w:hAnsi="Times New Roman" w:cs="Times New Roman"/>
                <w:b/>
                <w:sz w:val="24"/>
                <w:szCs w:val="24"/>
              </w:rPr>
              <w:fldChar w:fldCharType="separate"/>
            </w:r>
            <w:r w:rsidRPr="00A854CE">
              <w:rPr>
                <w:rFonts w:ascii="Times New Roman" w:hAnsi="Times New Roman" w:cs="Times New Roman"/>
                <w:noProof/>
                <w:sz w:val="24"/>
                <w:szCs w:val="24"/>
              </w:rPr>
              <w:t>(Zaraket et al. 2015)</w:t>
            </w:r>
            <w:r>
              <w:rPr>
                <w:rFonts w:ascii="Times New Roman" w:hAnsi="Times New Roman" w:cs="Times New Roman"/>
                <w:b/>
                <w:sz w:val="24"/>
                <w:szCs w:val="24"/>
              </w:rPr>
              <w:fldChar w:fldCharType="end"/>
            </w:r>
          </w:p>
        </w:tc>
      </w:tr>
      <w:tr w:rsidR="00AC1204" w:rsidRPr="001A30BA" w14:paraId="664ACBBD" w14:textId="77777777" w:rsidTr="00B06B96">
        <w:tc>
          <w:tcPr>
            <w:tcW w:w="1073" w:type="dxa"/>
          </w:tcPr>
          <w:p w14:paraId="65774994"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2C4E8FC1"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Shanghai/1/2013</w:t>
            </w:r>
          </w:p>
        </w:tc>
        <w:tc>
          <w:tcPr>
            <w:tcW w:w="1975" w:type="dxa"/>
          </w:tcPr>
          <w:p w14:paraId="5CEDA28C"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1212" w:type="dxa"/>
          </w:tcPr>
          <w:p w14:paraId="2381C0FC"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43D53B25"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13)</w:t>
            </w:r>
            <w:r w:rsidRPr="001A30BA">
              <w:rPr>
                <w:rFonts w:ascii="Times New Roman" w:hAnsi="Times New Roman" w:cs="Times New Roman"/>
                <w:b/>
                <w:sz w:val="24"/>
                <w:szCs w:val="24"/>
              </w:rPr>
              <w:fldChar w:fldCharType="end"/>
            </w:r>
          </w:p>
        </w:tc>
      </w:tr>
      <w:tr w:rsidR="00AC1204" w:rsidRPr="001A30BA" w14:paraId="63C5867B" w14:textId="77777777" w:rsidTr="00B06B96">
        <w:tc>
          <w:tcPr>
            <w:tcW w:w="1073" w:type="dxa"/>
          </w:tcPr>
          <w:p w14:paraId="1CB583F4"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A93F38A" w14:textId="71BB5CAD"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Shanghai/1/2013</w:t>
            </w:r>
          </w:p>
        </w:tc>
        <w:tc>
          <w:tcPr>
            <w:tcW w:w="1975" w:type="dxa"/>
          </w:tcPr>
          <w:p w14:paraId="18F2F56A" w14:textId="3BDF3F0D"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1212" w:type="dxa"/>
          </w:tcPr>
          <w:p w14:paraId="3BBD95C9" w14:textId="7E82A644"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4</w:t>
            </w:r>
          </w:p>
        </w:tc>
        <w:tc>
          <w:tcPr>
            <w:tcW w:w="2317" w:type="dxa"/>
          </w:tcPr>
          <w:p w14:paraId="73281549" w14:textId="75318905"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0022-1899", "abstract" : "BackgroundNeuraminidase (NA) inhibitors are the only licensed therapeutic option for human zoonotic H7N9 infections. An NA-R292K mutation that confers broad-spectrum resistance to NA inhibitors has been documented in H7N9 patients after treatment. MethodsWe evaluated the transmission potential of a human influenza A H7N9 isolate with a NA-R292K mutation in the ferret model followed by genotyping assay to monitor its competitive fitness in vivo. ResultsPlaque-purified A/Shanghai/1/2013 wild-type and NA-R292K viruses transmitted at comparable efficiency to direct or respiratory droplet contact ferrets. In ferrets inoculated with the plaque-purified A/Shanghai/1/2013 NA-R292K virus with dominant K292 (94%), the resistant K292 genotype was outgrown by the wild-type R292 genotype during the course of infection. Transmission of the resistant K292 genotype was detected in 3/4 direct contact and 3/4 respiratory droplet contact ferrets at early time points but was gradually replaced by the wild-type genotype. In the respiratory tissues of inoculated or infected ferrets, the wild-type R292 genotype dominated in the nasal turbinate, whereas the resistant K292 genotype was more frequently detected in the lungs. ConclusionsThe NA inhibitor-resistant H7N9 virus with the NA-R292K mutation may transmit among ferrets but showed compromised fitness in vivo while in competition with the wild-type virus.", "author" : [ { "dropping-particle" : "", "family" : "Yen", "given" : "H.-L.", "non-dropping-particle" : "", "parse-names" : false, "suffix" : "" }, { "dropping-particle" : "", "family" : "Zhou", "given" : "J.", "non-dropping-particle" : "", "parse-names" : false, "suffix" : "" }, { "dropping-particle" : "", "family" : "Choy", "given" : "K.-T.", "non-dropping-particle" : "", "parse-names" : false, "suffix" : "" }, { "dropping-particle" : "", "family" : "Sia", "given" : "S. F.", "non-dropping-particle" : "", "parse-names" : false, "suffix" : "" }, { "dropping-particle" : "", "family" : "Teng", "given" : "O.", "non-dropping-particle" : "", "parse-names" : false, "suffix" : "" }, { "dropping-particle" : "", "family" : "Ng", "given" : "I. H.", "non-dropping-particle" : "", "parse-names" : false, "suffix" : "" }, { "dropping-particle" : "", "family" : "Fang", "given" : "V. J.", "non-dropping-particle" : "", "parse-names" : false, "suffix" : "" }, { "dropping-particle" : "", "family" : "Hu", "given" : "Y.", "non-dropping-particle" : "", "parse-names" : false, "suffix" : "" }, { "dropping-particle" : "", "family" : "Wang", "given" : "W.", "non-dropping-particle" : "", "parse-names" : false, "suffix" : "" }, { "dropping-particle" : "", "family" : "Cowling", "given" : "B. J.", "non-dropping-particle" : "", "parse-names" : false, "suffix" : "" }, { "dropping-particle" : "", "family" : "Nicholls", "given" : "J. M.", "non-dropping-particle" : "", "parse-names" : false, "suffix" : "" }, { "dropping-particle" : "", "family" : "Guan", "given" : "Y.", "non-dropping-particle" : "", "parse-names" : false, "suffix" : "" }, { "dropping-particle" : "", "family" : "Peiris", "given" : "J. S. M.", "non-dropping-particle" : "", "parse-names" : false, "suffix" : "" } ], "container-title" : "Journal of Infectious Diseases", "id" : "ITEM-1", "issue" : "12", "issued" : { "date-parts" : [ [ "2014", "6", "20" ] ] }, "page" : "1900-1908", "title" : "The R292K Mutation That Confers Resistance to Neuraminidase Inhibitors Leads to Competitive Fitness Loss of A/Shanghai/1/2013 (H7N9) Influenza Virus in Ferrets", "type" : "article-journal", "volume" : "210" }, "uris" : [ "http://www.mendeley.com/documents/?uuid=13c1471a-ae7f-4c17-baf1-baad7850a538" ] } ], "mendeley" : { "formattedCitation" : "(Yen et al. 2014)", "plainTextFormattedCitation" : "(Yen et al. 2014)", "previouslyFormattedCitation" : "(Yen et al. 2014)" }, "properties" : { "noteIndex" : 0 }, "schema" : "https://github.com/citation-style-language/schema/raw/master/csl-citation.json" }</w:instrText>
            </w:r>
            <w:r>
              <w:rPr>
                <w:rFonts w:ascii="Times New Roman" w:hAnsi="Times New Roman" w:cs="Times New Roman"/>
                <w:b/>
                <w:sz w:val="24"/>
                <w:szCs w:val="24"/>
              </w:rPr>
              <w:fldChar w:fldCharType="separate"/>
            </w:r>
            <w:r w:rsidRPr="00A854CE">
              <w:rPr>
                <w:rFonts w:ascii="Times New Roman" w:hAnsi="Times New Roman" w:cs="Times New Roman"/>
                <w:noProof/>
                <w:sz w:val="24"/>
                <w:szCs w:val="24"/>
              </w:rPr>
              <w:t>(Yen et al. 2014)</w:t>
            </w:r>
            <w:r>
              <w:rPr>
                <w:rFonts w:ascii="Times New Roman" w:hAnsi="Times New Roman" w:cs="Times New Roman"/>
                <w:b/>
                <w:sz w:val="24"/>
                <w:szCs w:val="24"/>
              </w:rPr>
              <w:fldChar w:fldCharType="end"/>
            </w:r>
          </w:p>
        </w:tc>
      </w:tr>
      <w:tr w:rsidR="00AC1204" w:rsidRPr="001A30BA" w14:paraId="4FC6B1AB" w14:textId="77777777" w:rsidTr="00B06B96">
        <w:tc>
          <w:tcPr>
            <w:tcW w:w="1073" w:type="dxa"/>
          </w:tcPr>
          <w:p w14:paraId="5E76EE92"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13AB39DF"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Shanghai/2/2013</w:t>
            </w:r>
          </w:p>
        </w:tc>
        <w:tc>
          <w:tcPr>
            <w:tcW w:w="1975" w:type="dxa"/>
          </w:tcPr>
          <w:p w14:paraId="2AD7E9E5"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3834AD6A"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57ED9053"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5-9203", "abstract" : "The emergence of the H7N9 influenza virus in humans in Eastern China has raised concerns that a new influenza pandemic could occur. Here, we used a ferret model to evaluate the infectivity and transmissibility of A/Shanghai/2/2013 (SH2), a human H7N9 virus isolate. This virus replicated in the upper and lower respiratory tracts of the ferrets and was shed at high titers for 6 to 7 days, with ferrets showing relatively mild clinical signs. SH2 was efficiently transmitted between ferrets via direct contact, but less efficiently by airborne exposure. Pigs were productively infected by SH2 and shed virus for 6 days but were unable to transmit the virus to na\u00efve pigs or ferrets. Under appropriate conditions, human-to-human transmission of the H7N9 virus may be possible.", "author" : [ { "dropping-particle" : "", "family" : "Zhu", "given" : "H", "non-dropping-particle" : "", "parse-names" : false, "suffix" : "" }, { "dropping-particle" : "", "family" : "Wang", "given" : "D", "non-dropping-particle" : "", "parse-names" : false, "suffix" : "" }, { "dropping-particle" : "", "family" : "Kelvin", "given" : "D J", "non-dropping-particle" : "", "parse-names" : false, "suffix" : "" }, { "dropping-particle" : "", "family" : "Li", "given" : "L", "non-dropping-particle" : "", "parse-names" : false, "suffix" : "" }, { "dropping-particle" : "", "family" : "Zheng", "given" : "Z", "non-dropping-particle" : "", "parse-names" : false, "suffix" : "" }, { "dropping-particle" : "", "family" : "Yoon", "given" : "S-W", "non-dropping-particle" : "", "parse-names" : false, "suffix" : "" }, { "dropping-particle" : "", "family" : "Wong", "given" : "S-S", "non-dropping-particle" : "", "parse-names" : false, "suffix" : "" }, { "dropping-particle" : "", "family" : "Farooqui", "given" : "A", "non-dropping-particle" : "", "parse-names" : false, "suffix" : "" }, { "dropping-particle" : "", "family" : "Wang", "given" : "J", "non-dropping-particle" : "", "parse-names" : false, "suffix" : "" }, { "dropping-particle" : "", "family" : "Banner", "given" : "D", "non-dropping-particle" : "", "parse-names" : false, "suffix" : "" }, { "dropping-particle" : "", "family" : "Chen", "given" : "R", "non-dropping-particle" : "", "parse-names" : false, "suffix" : "" }, { "dropping-particle" : "", "family" : "Zheng", "given" : "R", "non-dropping-particle" : "", "parse-names" : false, "suffix" : "" }, { "dropping-particle" : "", "family" : "Zhou", "given" : "J", "non-dropping-particle" : "", "parse-names" : false, "suffix" : "" }, { "dropping-particle" : "", "family" : "Zhang", "given" : "Y", "non-dropping-particle" : "", "parse-names" : false, "suffix" : "" }, { "dropping-particle" : "", "family" : "Hong", "given" : "W", "non-dropping-particle" : "", "parse-names" : false, "suffix" : "" }, { "dropping-particle" : "", "family" : "Dong", "given" : "W", "non-dropping-particle" : "", "parse-names" : false, "suffix" : "" }, { "dropping-particle" : "", "family" : "Cai", "given" : "Q", "non-dropping-particle" : "", "parse-names" : false, "suffix" : "" }, { "dropping-particle" : "", "family" : "Roehrl", "given" : "M H A", "non-dropping-particle" : "", "parse-names" : false, "suffix" : "" }, { "dropping-particle" : "", "family" : "Huang", "given" : "S S H", "non-dropping-particle" : "", "parse-names" : false, "suffix" : "" }, { "dropping-particle" : "", "family" : "Kelvin", "given" : "A A", "non-dropping-particle" : "", "parse-names" : false, "suffix" : "" }, { "dropping-particle" : "", "family" : "Yao", "given" : "T", "non-dropping-particle" : "", "parse-names" : false, "suffix" : "" }, { "dropping-particle" : "", "family" : "Zhou", "given" : "B", "non-dropping-particle" : "", "parse-names" : false, "suffix" : "" }, { "dropping-particle" : "", "family" : "Chen", "given" : "X", "non-dropping-particle" : "", "parse-names" : false, "suffix" : "" }, { "dropping-particle" : "", "family" : "Leung", "given" : "G M", "non-dropping-particle" : "", "parse-names" : false, "suffix" : "" }, { "dropping-particle" : "", "family" : "Poon", "given" : "L L M", "non-dropping-particle" : "", "parse-names" : false, "suffix" : "" }, { "dropping-particle" : "", "family" : "Webster", "given" : "R G", "non-dropping-particle" : "", "parse-names" : false, "suffix" : "" }, { "dropping-particle" : "", "family" : "Webby", "given" : "R J", "non-dropping-particle" : "", "parse-names" : false, "suffix" : "" }, { "dropping-particle" : "", "family" : "Peiris", "given" : "J S M", "non-dropping-particle" : "", "parse-names" : false, "suffix" : "" }, { "dropping-particle" : "", "family" : "Guan", "given" : "Y", "non-dropping-particle" : "", "parse-names" : false, "suffix" : "" }, { "dropping-particle" : "", "family" : "Shu", "given" : "Y", "non-dropping-particle" : "", "parse-names" : false, "suffix" : "" } ], "container-title" : "Science (New York, N.Y.)", "id" : "ITEM-1", "issue" : "6142", "issued" : { "date-parts" : [ [ "2013", "7", "12" ] ] }, "note" : "Explicitly says ferrets are used as a predictor of human-human transmission", "page" : "183-6", "title" : "Infectivity, transmission, and pathology of human-isolated H7N9 influenza virus in ferrets and pigs.", "type" : "article-journal", "volume" : "341" }, "uris" : [ "http://www.mendeley.com/documents/?uuid=40309c75-123e-4971-a1be-47d9223b470d" ] } ], "mendeley" : { "formattedCitation" : "(Zhu et al. 2013)", "plainTextFormattedCitation" : "(Zhu et al. 2013)", "previouslyFormattedCitation" : "(Zhu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hu et al. 2013)</w:t>
            </w:r>
            <w:r w:rsidRPr="001A30BA">
              <w:rPr>
                <w:rFonts w:ascii="Times New Roman" w:hAnsi="Times New Roman" w:cs="Times New Roman"/>
                <w:b/>
                <w:sz w:val="24"/>
                <w:szCs w:val="24"/>
              </w:rPr>
              <w:fldChar w:fldCharType="end"/>
            </w:r>
          </w:p>
        </w:tc>
      </w:tr>
      <w:tr w:rsidR="00AC1204" w:rsidRPr="001A30BA" w14:paraId="29EC82BB" w14:textId="77777777" w:rsidTr="00B06B96">
        <w:tc>
          <w:tcPr>
            <w:tcW w:w="1073" w:type="dxa"/>
          </w:tcPr>
          <w:p w14:paraId="149ACE15"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H5N1</w:t>
            </w:r>
          </w:p>
        </w:tc>
        <w:tc>
          <w:tcPr>
            <w:tcW w:w="3157" w:type="dxa"/>
            <w:gridSpan w:val="2"/>
          </w:tcPr>
          <w:p w14:paraId="11E0B0C2"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Turkey/65-596/2006</w:t>
            </w:r>
          </w:p>
        </w:tc>
        <w:tc>
          <w:tcPr>
            <w:tcW w:w="1975" w:type="dxa"/>
          </w:tcPr>
          <w:p w14:paraId="73E9ADA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66B711AA"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182DA3AB"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538X", "abstract" : "The abilities to infect and transmit efficiently among humans are essential for a novel influenza A virus to cause a pandemic. To evaluate the pandemic potential of widely disseminated H5N1 influenza viruses, a ferret contact model using experimental groups comprised of one inoculated ferret and two contact ferrets was used to study the transmissibility of four human H5N1 viruses isolated from 2003 to 2006. The effects of viral pathogenicity and receptor binding specificity (affinity to synthetic sialosaccharides with alpha2,3 or alpha2,6 linkages) on transmissibility were assessed. A/Vietnam/1203/04 and A/Vietnam/JP36-2/05 viruses, which possess \"avian-like\" alpha2,3-linked sialic acid (SA) receptor specificity, caused neurological symptoms and death in ferrets inoculated with 10(3) 50% tissue culture infectious doses. A/Hong Kong/213/03 and A/Turkey/65-596/06 viruses, which show binding affinity for \"human-like\" alpha2,6-linked SA receptors in addition to their affinity for alpha2,3-linked SA receptors, caused mild clinical symptoms and were not lethal to the ferrets. No transmission of A/Vietnam/1203/04 or A/Turkey/65-596/06 virus was detected. One contact ferret developed neutralizing antibodies to A/Hong Kong/213/03 but did not exhibit any clinical signs or detectable virus shedding. In two groups, one of two na\u00efve contact ferrets had detectable virus after 6 to 8 days when housed together with the A/Vietnam/JP36-2/05 virus-inoculated ferrets. Infected contact ferrets showed severe clinical signs, although little or no virus was detected in nasal washes. This limited virus shedding explained the absence of secondary transmission from the infected contact ferret to the other na\u00efve ferret that were housed together. Our results suggest that despite their receptor binding affinity, circulating H5N1 viruses retain molecular determinants that restrict their spread among mammalian species.", "author" : [ { "dropping-particle" : "", "family" : "Yen", "given" : "Hui-Ling", "non-dropping-particle" : "", "parse-names" : false, "suffix" : "" }, { "dropping-particle" : "", "family" : "Lipatov", "given" : "Aleksandr S", "non-dropping-particle" : "", "parse-names" : false, "suffix" : "" }, { "dropping-particle" : "", "family" : "Ilyushina", "given" : "Natalia A", "non-dropping-particle" : "", "parse-names" : false, "suffix" : "" }, { "dropping-particle" : "", "family" : "Govorkova", "given" : "Elena A", "non-dropping-particle" : "", "parse-names" : false, "suffix" : "" }, { "dropping-particle" : "", "family" : "Franks", "given" : "John", "non-dropping-particle" : "", "parse-names" : false, "suffix" : "" }, { "dropping-particle" : "", "family" : "Yilmaz", "given" : "Neziha", "non-dropping-particle" : "", "parse-names" : false, "suffix" : "" }, { "dropping-particle" : "", "family" : "Douglas", "given" : "Alan", "non-dropping-particle" : "", "parse-names" : false, "suffix" : "" }, { "dropping-particle" : "", "family" : "Hay", "given" : "Alan", "non-dropping-particle" : "", "parse-names" : false, "suffix" : "" }, { "dropping-particle" : "", "family" : "Krauss", "given" : "Scott", "non-dropping-particle" : "", "parse-names" : false, "suffix" : "" }, { "dropping-particle" : "", "family" : "Rehg", "given" : "Jerold E", "non-dropping-particle" : "", "parse-names" : false, "suffix" : "" }, { "dropping-particle" : "", "family" : "Hoffmann", "given" : "Erich", "non-dropping-particle" : "", "parse-names" : false, "suffix" : "" }, { "dropping-particle" : "", "family" : "Webster", "given" : "Robert G", "non-dropping-particle" : "", "parse-names" : false, "suffix" : "" } ], "container-title" : "Journal of virology", "id" : "ITEM-1", "issue" : "13", "issued" : { "date-parts" : [ [ "2007", "7", "1" ] ] }, "page" : "6890-8", "title" : "Inefficient transmission of H5N1 influenza viruses in a ferret contact model.", "type" : "article-journal", "volume" : "81" }, "uris" : [ "http://www.mendeley.com/documents/?uuid=2c18ca84-836e-4951-a720-b4f7287cae2d" ] } ], "mendeley" : { "formattedCitation" : "(Yen et al. 2007)", "plainTextFormattedCitation" : "(Yen et al. 2007)", "previouslyFormattedCitation" : "(Yen et al. 2007)"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07)</w:t>
            </w:r>
            <w:r w:rsidRPr="001A30BA">
              <w:rPr>
                <w:rFonts w:ascii="Times New Roman" w:hAnsi="Times New Roman" w:cs="Times New Roman"/>
                <w:b/>
                <w:sz w:val="24"/>
                <w:szCs w:val="24"/>
              </w:rPr>
              <w:fldChar w:fldCharType="end"/>
            </w:r>
          </w:p>
        </w:tc>
      </w:tr>
      <w:tr w:rsidR="00AC1204" w:rsidRPr="001A30BA" w14:paraId="668327F8" w14:textId="77777777" w:rsidTr="00B06B96">
        <w:tc>
          <w:tcPr>
            <w:tcW w:w="1073" w:type="dxa"/>
          </w:tcPr>
          <w:p w14:paraId="71600ED5"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D25E57D"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Indonesia/5/2005</w:t>
            </w:r>
          </w:p>
        </w:tc>
        <w:tc>
          <w:tcPr>
            <w:tcW w:w="1975" w:type="dxa"/>
          </w:tcPr>
          <w:p w14:paraId="01E1934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45DCAED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3E2D2F7A"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AC1204" w:rsidRPr="001A30BA" w14:paraId="75DD6E10" w14:textId="77777777" w:rsidTr="00B06B96">
        <w:tc>
          <w:tcPr>
            <w:tcW w:w="1073" w:type="dxa"/>
          </w:tcPr>
          <w:p w14:paraId="50A14E54"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746C24F"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HN30408/2005</w:t>
            </w:r>
          </w:p>
        </w:tc>
        <w:tc>
          <w:tcPr>
            <w:tcW w:w="1975" w:type="dxa"/>
          </w:tcPr>
          <w:p w14:paraId="509929B7"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1EE2233B"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646E486D"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AC1204" w:rsidRPr="001A30BA" w14:paraId="652640D4" w14:textId="77777777" w:rsidTr="00B06B96">
        <w:tc>
          <w:tcPr>
            <w:tcW w:w="1073" w:type="dxa"/>
          </w:tcPr>
          <w:p w14:paraId="4AD44E4D"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4DCCCECB"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JP36-2/2005</w:t>
            </w:r>
          </w:p>
        </w:tc>
        <w:tc>
          <w:tcPr>
            <w:tcW w:w="1975" w:type="dxa"/>
          </w:tcPr>
          <w:p w14:paraId="45260E06"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5FF4D29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4E3F1570"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538X", "abstract" : "The abilities to infect and transmit efficiently among humans are essential for a novel influenza A virus to cause a pandemic. To evaluate the pandemic potential of widely disseminated H5N1 influenza viruses, a ferret contact model using experimental groups comprised of one inoculated ferret and two contact ferrets was used to study the transmissibility of four human H5N1 viruses isolated from 2003 to 2006. The effects of viral pathogenicity and receptor binding specificity (affinity to synthetic sialosaccharides with alpha2,3 or alpha2,6 linkages) on transmissibility were assessed. A/Vietnam/1203/04 and A/Vietnam/JP36-2/05 viruses, which possess \"avian-like\" alpha2,3-linked sialic acid (SA) receptor specificity, caused neurological symptoms and death in ferrets inoculated with 10(3) 50% tissue culture infectious doses. A/Hong Kong/213/03 and A/Turkey/65-596/06 viruses, which show binding affinity for \"human-like\" alpha2,6-linked SA receptors in addition to their affinity for alpha2,3-linked SA receptors, caused mild clinical symptoms and were not lethal to the ferrets. No transmission of A/Vietnam/1203/04 or A/Turkey/65-596/06 virus was detected. One contact ferret developed neutralizing antibodies to A/Hong Kong/213/03 but did not exhibit any clinical signs or detectable virus shedding. In two groups, one of two na\u00efve contact ferrets had detectable virus after 6 to 8 days when housed together with the A/Vietnam/JP36-2/05 virus-inoculated ferrets. Infected contact ferrets showed severe clinical signs, although little or no virus was detected in nasal washes. This limited virus shedding explained the absence of secondary transmission from the infected contact ferret to the other na\u00efve ferret that were housed together. Our results suggest that despite their receptor binding affinity, circulating H5N1 viruses retain molecular determinants that restrict their spread among mammalian species.", "author" : [ { "dropping-particle" : "", "family" : "Yen", "given" : "Hui-Ling", "non-dropping-particle" : "", "parse-names" : false, "suffix" : "" }, { "dropping-particle" : "", "family" : "Lipatov", "given" : "Aleksandr S", "non-dropping-particle" : "", "parse-names" : false, "suffix" : "" }, { "dropping-particle" : "", "family" : "Ilyushina", "given" : "Natalia A", "non-dropping-particle" : "", "parse-names" : false, "suffix" : "" }, { "dropping-particle" : "", "family" : "Govorkova", "given" : "Elena A", "non-dropping-particle" : "", "parse-names" : false, "suffix" : "" }, { "dropping-particle" : "", "family" : "Franks", "given" : "John", "non-dropping-particle" : "", "parse-names" : false, "suffix" : "" }, { "dropping-particle" : "", "family" : "Yilmaz", "given" : "Neziha", "non-dropping-particle" : "", "parse-names" : false, "suffix" : "" }, { "dropping-particle" : "", "family" : "Douglas", "given" : "Alan", "non-dropping-particle" : "", "parse-names" : false, "suffix" : "" }, { "dropping-particle" : "", "family" : "Hay", "given" : "Alan", "non-dropping-particle" : "", "parse-names" : false, "suffix" : "" }, { "dropping-particle" : "", "family" : "Krauss", "given" : "Scott", "non-dropping-particle" : "", "parse-names" : false, "suffix" : "" }, { "dropping-particle" : "", "family" : "Rehg", "given" : "Jerold E", "non-dropping-particle" : "", "parse-names" : false, "suffix" : "" }, { "dropping-particle" : "", "family" : "Hoffmann", "given" : "Erich", "non-dropping-particle" : "", "parse-names" : false, "suffix" : "" }, { "dropping-particle" : "", "family" : "Webster", "given" : "Robert G", "non-dropping-particle" : "", "parse-names" : false, "suffix" : "" } ], "container-title" : "Journal of virology", "id" : "ITEM-1", "issue" : "13", "issued" : { "date-parts" : [ [ "2007", "7", "1" ] ] }, "page" : "6890-8", "title" : "Inefficient transmission of H5N1 influenza viruses in a ferret contact model.", "type" : "article-journal", "volume" : "81" }, "uris" : [ "http://www.mendeley.com/documents/?uuid=2c18ca84-836e-4951-a720-b4f7287cae2d" ] } ], "mendeley" : { "formattedCitation" : "(Yen et al. 2007)", "plainTextFormattedCitation" : "(Yen et al. 2007)", "previouslyFormattedCitation" : "(Yen et al. 2007)"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07)</w:t>
            </w:r>
            <w:r w:rsidRPr="001A30BA">
              <w:rPr>
                <w:rFonts w:ascii="Times New Roman" w:hAnsi="Times New Roman" w:cs="Times New Roman"/>
                <w:b/>
                <w:sz w:val="24"/>
                <w:szCs w:val="24"/>
              </w:rPr>
              <w:fldChar w:fldCharType="end"/>
            </w:r>
          </w:p>
        </w:tc>
      </w:tr>
      <w:tr w:rsidR="00AC1204" w:rsidRPr="001A30BA" w14:paraId="149679B5" w14:textId="77777777" w:rsidTr="00B06B96">
        <w:tc>
          <w:tcPr>
            <w:tcW w:w="1073" w:type="dxa"/>
          </w:tcPr>
          <w:p w14:paraId="16ACB405"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7A82E3A7" w14:textId="714FDD8D" w:rsidR="00AC1204" w:rsidRPr="001A30BA" w:rsidRDefault="00AC1204"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Thailand/16/2004</w:t>
            </w:r>
            <w:r w:rsidRPr="00135E70">
              <w:rPr>
                <w:rFonts w:ascii="Times New Roman" w:hAnsi="Times New Roman" w:cs="Times New Roman"/>
                <w:b/>
                <w:color w:val="000000"/>
                <w:sz w:val="24"/>
                <w:szCs w:val="24"/>
                <w:vertAlign w:val="superscript"/>
              </w:rPr>
              <w:t>RG</w:t>
            </w:r>
          </w:p>
        </w:tc>
        <w:tc>
          <w:tcPr>
            <w:tcW w:w="1975" w:type="dxa"/>
          </w:tcPr>
          <w:p w14:paraId="0A647495" w14:textId="1FF35DB0"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212" w:type="dxa"/>
          </w:tcPr>
          <w:p w14:paraId="4AD935CB" w14:textId="565DFF54" w:rsidR="00AC1204" w:rsidRPr="001A30BA" w:rsidRDefault="00AC1204"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09F19965" w14:textId="6F1923E9" w:rsidR="00AC1204" w:rsidRPr="001A30BA" w:rsidRDefault="00AC1204"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ISSN" : "1098-5514", "abstract" : "This study investigated whether transmissible H5 subtype human-avian reassortant viruses could be generated in vivo. To this end, ferrets were coinfected with recent avian H5N1 (A/Thailand/16/04) and human H3N2 (A/Wyoming/3/03) viruses. Genotype analyses of plaque-purified viruses from nasal secretions of coinfected ferrets revealed that approximately 9% of recovered viruses contained genes from both progenitor viruses. H5 and H3 subtype viruses, including reassortants, were found in airways extending toward and in the upper respiratory tract of ferrets. However, only parental H5N1 genotype viruses were found in lung tissue. Approximately 34% of the recovered reassortant viruses possessed the H5 hemagglutinin (HA) gene, with five unique H5 subtypes recovered. These H5 reassortants were selected for further studies to examine their growth and transmissibility characteristics. Five H5 viruses with representative reassortant genotypes showed reduced titers in nasal secretions of infected ferrets compared to the parental H5N1 virus. No transmission by direct contact between infected and na\u00efve ferrets was observed. These studies indicate that reassortment between H5N1 avian influenza and H3N2 human viruses occurred readily in vivo and furthermore that reassortment between these two viral subtypes is likely to occur in ferret upper airways. Given the relatively high incidence of reassortant viruses from tissues of the ferret upper airway, it is reasonable to conclude that continued exposure of humans and animals to H5N1 alongside seasonal influenza viruses increases the risk of generating H5 subtype reassortant viruses that may be shed from upper airway secretions.", "author" : [ { "dropping-particle" : "", "family" : "Jackson", "given" : "Sara", "non-dropping-particle" : "", "parse-names" : false, "suffix" : "" }, { "dropping-particle" : "", "family" : "Hoeven", "given" : "Neal", "non-dropping-particle" : "Van", "parse-names" : false, "suffix" : "" }, { "dropping-particle" : "", "family" : "Chen", "given" : "Li-Mei", "non-dropping-particle" : "", "parse-names" : false, "suffix" : "" }, { "dropping-particle" : "", "family" : "Maines", "given" : "Taronna R", "non-dropping-particle" : "", "parse-names" : false, "suffix" : "" }, { "dropping-particle" : "", "family" : "Cox", "given" : "Nancy J", "non-dropping-particle" : "", "parse-names" : false, "suffix" : "" }, { "dropping-particle" : "", "family" : "Katz", "given" : "Jacqueline M", "non-dropping-particle" : "", "parse-names" : false, "suffix" : "" }, { "dropping-particle" : "", "family" : "Donis", "given" : "Ruben O", "non-dropping-particle" : "", "parse-names" : false, "suffix" : "" } ], "container-title" : "Journal of virology", "id" : "ITEM-1", "issue" : "16", "issued" : { "date-parts" : [ [ "2009", "8", "15" ] ] }, "page" : "8131-40", "title" : "Reassortment between avian H5N1 and human H3N2 influenza viruses in ferrets: a public health risk assessment.", "type" : "article-journal", "volume" : "83" }, "uris" : [ "http://www.mendeley.com/documents/?uuid=eeb2d0e3-1e72-47ab-a2c8-5932c208ebb0" ] } ], "mendeley" : { "formattedCitation" : "(Jackson et al. 2009)", "plainTextFormattedCitation" : "(Jackson et al. 2009)", "previouslyFormattedCitation" : "(Jackson et al. 2009)" }, "properties" : { "noteIndex" : 0 }, "schema" : "https://github.com/citation-style-language/schema/raw/master/csl-citation.json" }</w:instrText>
            </w:r>
            <w:r>
              <w:rPr>
                <w:rFonts w:ascii="Times New Roman" w:hAnsi="Times New Roman" w:cs="Times New Roman"/>
                <w:b/>
                <w:sz w:val="24"/>
                <w:szCs w:val="24"/>
              </w:rPr>
              <w:fldChar w:fldCharType="separate"/>
            </w:r>
            <w:r w:rsidRPr="00A854CE">
              <w:rPr>
                <w:rFonts w:ascii="Times New Roman" w:hAnsi="Times New Roman" w:cs="Times New Roman"/>
                <w:noProof/>
                <w:sz w:val="24"/>
                <w:szCs w:val="24"/>
              </w:rPr>
              <w:t>(Jackson et al. 2009)</w:t>
            </w:r>
            <w:r>
              <w:rPr>
                <w:rFonts w:ascii="Times New Roman" w:hAnsi="Times New Roman" w:cs="Times New Roman"/>
                <w:b/>
                <w:sz w:val="24"/>
                <w:szCs w:val="24"/>
              </w:rPr>
              <w:fldChar w:fldCharType="end"/>
            </w:r>
          </w:p>
        </w:tc>
      </w:tr>
      <w:tr w:rsidR="00AC1204" w:rsidRPr="001A30BA" w14:paraId="7DA54ADE" w14:textId="77777777" w:rsidTr="00B06B96">
        <w:tc>
          <w:tcPr>
            <w:tcW w:w="1073" w:type="dxa"/>
          </w:tcPr>
          <w:p w14:paraId="0791E860"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38C58CF"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1203/2004</w:t>
            </w:r>
          </w:p>
        </w:tc>
        <w:tc>
          <w:tcPr>
            <w:tcW w:w="1975" w:type="dxa"/>
          </w:tcPr>
          <w:p w14:paraId="3A37BDF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077E77A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19C0345B"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538X", "abstract" : "The abilities to infect and transmit efficiently among humans are essential for a novel influenza A virus to cause a pandemic. To evaluate the pandemic potential of widely disseminated H5N1 influenza viruses, a ferret contact model using experimental groups comprised of one inoculated ferret and two contact ferrets was used to study the transmissibility of four human H5N1 viruses isolated from 2003 to 2006. The effects of viral pathogenicity and receptor binding specificity (affinity to synthetic sialosaccharides with alpha2,3 or alpha2,6 linkages) on transmissibility were assessed. A/Vietnam/1203/04 and A/Vietnam/JP36-2/05 viruses, which possess \"avian-like\" alpha2,3-linked sialic acid (SA) receptor specificity, caused neurological symptoms and death in ferrets inoculated with 10(3) 50% tissue culture infectious doses. A/Hong Kong/213/03 and A/Turkey/65-596/06 viruses, which show binding affinity for \"human-like\" alpha2,6-linked SA receptors in addition to their affinity for alpha2,3-linked SA receptors, caused mild clinical symptoms and were not lethal to the ferrets. No transmission of A/Vietnam/1203/04 or A/Turkey/65-596/06 virus was detected. One contact ferret developed neutralizing antibodies to A/Hong Kong/213/03 but did not exhibit any clinical signs or detectable virus shedding. In two groups, one of two na\u00efve contact ferrets had detectable virus after 6 to 8 days when housed together with the A/Vietnam/JP36-2/05 virus-inoculated ferrets. Infected contact ferrets showed severe clinical signs, although little or no virus was detected in nasal washes. This limited virus shedding explained the absence of secondary transmission from the infected contact ferret to the other na\u00efve ferret that were housed together. Our results suggest that despite their receptor binding affinity, circulating H5N1 viruses retain molecular determinants that restrict their spread among mammalian species.", "author" : [ { "dropping-particle" : "", "family" : "Yen", "given" : "Hui-Ling", "non-dropping-particle" : "", "parse-names" : false, "suffix" : "" }, { "dropping-particle" : "", "family" : "Lipatov", "given" : "Aleksandr S", "non-dropping-particle" : "", "parse-names" : false, "suffix" : "" }, { "dropping-particle" : "", "family" : "Ilyushina", "given" : "Natalia A", "non-dropping-particle" : "", "parse-names" : false, "suffix" : "" }, { "dropping-particle" : "", "family" : "Govorkova", "given" : "Elena A", "non-dropping-particle" : "", "parse-names" : false, "suffix" : "" }, { "dropping-particle" : "", "family" : "Franks", "given" : "John", "non-dropping-particle" : "", "parse-names" : false, "suffix" : "" }, { "dropping-particle" : "", "family" : "Yilmaz", "given" : "Neziha", "non-dropping-particle" : "", "parse-names" : false, "suffix" : "" }, { "dropping-particle" : "", "family" : "Douglas", "given" : "Alan", "non-dropping-particle" : "", "parse-names" : false, "suffix" : "" }, { "dropping-particle" : "", "family" : "Hay", "given" : "Alan", "non-dropping-particle" : "", "parse-names" : false, "suffix" : "" }, { "dropping-particle" : "", "family" : "Krauss", "given" : "Scott", "non-dropping-particle" : "", "parse-names" : false, "suffix" : "" }, { "dropping-particle" : "", "family" : "Rehg", "given" : "Jerold E", "non-dropping-particle" : "", "parse-names" : false, "suffix" : "" }, { "dropping-particle" : "", "family" : "Hoffmann", "given" : "Erich", "non-dropping-particle" : "", "parse-names" : false, "suffix" : "" }, { "dropping-particle" : "", "family" : "Webster", "given" : "Robert G", "non-dropping-particle" : "", "parse-names" : false, "suffix" : "" } ], "container-title" : "Journal of virology", "id" : "ITEM-1", "issue" : "13", "issued" : { "date-parts" : [ [ "2007", "7", "1" ] ] }, "page" : "6890-8", "title" : "Inefficient transmission of H5N1 influenza viruses in a ferret contact model.", "type" : "article-journal", "volume" : "81" }, "uris" : [ "http://www.mendeley.com/documents/?uuid=2c18ca84-836e-4951-a720-b4f7287cae2d" ] } ], "mendeley" : { "formattedCitation" : "(Yen et al. 2007)", "plainTextFormattedCitation" : "(Yen et al. 2007)", "previouslyFormattedCitation" : "(Yen et al. 2007)"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07)</w:t>
            </w:r>
            <w:r w:rsidRPr="001A30BA">
              <w:rPr>
                <w:rFonts w:ascii="Times New Roman" w:hAnsi="Times New Roman" w:cs="Times New Roman"/>
                <w:b/>
                <w:sz w:val="24"/>
                <w:szCs w:val="24"/>
              </w:rPr>
              <w:fldChar w:fldCharType="end"/>
            </w:r>
          </w:p>
        </w:tc>
      </w:tr>
      <w:tr w:rsidR="00AC1204" w:rsidRPr="001A30BA" w14:paraId="155DB14D" w14:textId="77777777" w:rsidTr="00B06B96">
        <w:tc>
          <w:tcPr>
            <w:tcW w:w="1073" w:type="dxa"/>
          </w:tcPr>
          <w:p w14:paraId="49360F40"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39F3D39B" w14:textId="79CC9A9D"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1203/2004</w:t>
            </w:r>
            <w:r w:rsidRPr="001A30BA">
              <w:rPr>
                <w:rFonts w:ascii="Times New Roman" w:hAnsi="Times New Roman" w:cs="Times New Roman"/>
                <w:b/>
                <w:color w:val="000000"/>
                <w:sz w:val="24"/>
                <w:szCs w:val="24"/>
                <w:vertAlign w:val="superscript"/>
              </w:rPr>
              <w:t>RG</w:t>
            </w:r>
          </w:p>
        </w:tc>
        <w:tc>
          <w:tcPr>
            <w:tcW w:w="1975" w:type="dxa"/>
          </w:tcPr>
          <w:p w14:paraId="5A09B47A" w14:textId="39547305" w:rsidR="00AC1204" w:rsidRPr="001A30BA" w:rsidRDefault="00AC1204" w:rsidP="00135E70">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r>
              <w:rPr>
                <w:rFonts w:ascii="Times New Roman" w:hAnsi="Times New Roman" w:cs="Times New Roman"/>
                <w:b/>
                <w:sz w:val="24"/>
                <w:szCs w:val="24"/>
              </w:rPr>
              <w:t xml:space="preserve"> (0)</w:t>
            </w:r>
          </w:p>
        </w:tc>
        <w:tc>
          <w:tcPr>
            <w:tcW w:w="1212" w:type="dxa"/>
          </w:tcPr>
          <w:p w14:paraId="415D9DF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3F82BB71"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6-0341", "abstract" : "Although H5N1 influenza viruses have been responsible for hundreds of human infections, these avian influenza viruses have not fully adapted to the human host. The lack of sustained transmission in humans may be due, in part, to their avian-like receptor preference. Here, we have introduced receptor binding domain mutations within the hemagglutinin (HA) gene of two H5N1 viruses and evaluated changes in receptor binding specificity by glycan microarray analysis. The impact of these mutations on replication efficiency was assessed in vitro and in vivo. Although certain mutations switched the receptor binding preference of the H5 HA, the rescued mutant viruses displayed reduced replication in vitro and delayed peak virus shedding in ferrets. An improvement in transmission efficiency was not observed with any of the mutants compared to the parental viruses, indicating that alternative molecular changes are required for H5N1 viruses to fully adapt to humans and to acquire pandemic capability.", "author" : [ { "dropping-particle" : "", "family" : "Maines", "given" : "Taronna R", "non-dropping-particle" : "", "parse-names" : false, "suffix" : "" }, { "dropping-particle" : "", "family" : "Chen", "given" : "Li-Mei", "non-dropping-particle" : "", "parse-names" : false, "suffix" : "" }, { "dropping-particle" : "", "family" : "Hoeven", "given" : "Neal", "non-dropping-particle" : "Van", "parse-names" : false, "suffix" : "" }, { "dropping-particle" : "", "family" : "Tumpey", "given" : "Terrence M", "non-dropping-particle" : "", "parse-names" : false, "suffix" : "" }, { "dropping-particle" : "", "family" : "Blixt", "given" : "Ola", "non-dropping-particle" : "", "parse-names" : false, "suffix" :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Pappas", "given" : "Claudia", "non-dropping-particle" : "", "parse-names" : false, "suffix" : "" }, { "dropping-particle" : "", "family" : "Stevens", "given" : "James", "non-dropping-particle" : "", "parse-names" : false, "suffix" : "" }, { "dropping-particle" : "", "family" : "Cox", "given" : "Nancy J", "non-dropping-particle" : "", "parse-names" : false, "suffix" : "" }, { "dropping-particle" : "", "family" : "Paulson", "given" : "James C", "non-dropping-particle" : "", "parse-names" : false, "suffix" : "" }, { "dropping-particle" : "", "family" : "Raman", "given" : "Rahul",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Donis", "given" : "Ruben O", "non-dropping-particle" : "", "parse-names" : false, "suffix" : "" } ], "container-title" : "Virology", "id" : "ITEM-1", "issue" : "1", "issued" : { "date-parts" : [ [ "2011", "4", "25" ] ] }, "page" : "139-47", "title" : "Effect of receptor binding domain mutations on receptor binding and transmissibility of avian influenza H5N1 viruses.", "type" : "article-journal", "volume" : "413" }, "uris" : [ "http://www.mendeley.com/documents/?uuid=19e00f1d-f971-442c-9151-2ce4b6fb94dc" ] } ], "mendeley" : { "formattedCitation" : "(Maines et al. 2011)", "plainTextFormattedCitation" : "(Maines et al. 2011)", "previouslyFormattedCitation" : "(Maines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11)</w:t>
            </w:r>
            <w:r w:rsidRPr="001A30BA">
              <w:rPr>
                <w:rFonts w:ascii="Times New Roman" w:hAnsi="Times New Roman" w:cs="Times New Roman"/>
                <w:b/>
                <w:sz w:val="24"/>
                <w:szCs w:val="24"/>
              </w:rPr>
              <w:fldChar w:fldCharType="end"/>
            </w:r>
          </w:p>
        </w:tc>
      </w:tr>
      <w:tr w:rsidR="00AC1204" w:rsidRPr="001A30BA" w14:paraId="51B52FEB" w14:textId="77777777" w:rsidTr="00B06B96">
        <w:tc>
          <w:tcPr>
            <w:tcW w:w="1073" w:type="dxa"/>
          </w:tcPr>
          <w:p w14:paraId="466782E1"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0C14DC84" w14:textId="77CD5590"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Vietnam/1203/2004</w:t>
            </w:r>
            <w:r w:rsidRPr="001A30BA">
              <w:rPr>
                <w:rFonts w:ascii="Times New Roman" w:hAnsi="Times New Roman" w:cs="Times New Roman"/>
                <w:b/>
                <w:color w:val="000000"/>
                <w:sz w:val="24"/>
                <w:szCs w:val="24"/>
                <w:vertAlign w:val="superscript"/>
              </w:rPr>
              <w:t>RG</w:t>
            </w:r>
          </w:p>
        </w:tc>
        <w:tc>
          <w:tcPr>
            <w:tcW w:w="1975" w:type="dxa"/>
          </w:tcPr>
          <w:p w14:paraId="175C6136"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4E0A235E"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75FBA350"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8-5514", "abstract" : "Influenza virus entry is mediated by the acidic-pH-induced activation of hemagglutinin (HA) protein. Here, we investigated how a decrease in the HA activation pH (an increase in acid stability) influences the properties of highly pathogenic H5N1 influenza virus in mammalian hosts. We generated isogenic A/Vietnam/1203/2004 (H5N1) (VN1203) viruses containing either wild-type HA protein (activation pH 6.0) or an HA2-K58I point mutation (K to I at position 58) (activation pH 5.5). The VN1203-HA2-K58I virus had replication kinetics similar to those of wild-type VN1203 in MDCK and normal human bronchial epithelial cells and yet had reduced growth in human alveolar A549 cells, which were found to have a higher endosomal pH than MDCK cells. Wild-type and HA2-K58I viruses promoted similar levels of morbidity and mortality in C57BL/6J mice and ferrets, and neither virus transmitted efficiently to naive contact cage-mate ferrets. The acid-stabilizing HA2-K58I mutation, which diminishes H5N1 replication and transmission in ducks, increased the virus load in the ferret nasal cavity early during infection while simultaneously reducing the virus load in the lungs. Overall, a single, acid-stabilizing mutation was found to enhance the growth of an H5N1 influenza virus in the mammalian upper respiratory tract, and yet it was insufficient to enable contact transmission in ferrets in the absence of additional mutations that confer \u03b1(2,6) receptor binding specificity and remove a critical N-linked glycosylation site. The information provided here on the contribution of HA acid stability to H5N1 influenza virus fitness and transmissibility in mammals in the background of a non-laboratory-adapted virus provides essential information for the surveillance and assessment of the pandemic potential of currently circulating H5N1 viruses.", "author" : [ { "dropping-particle" : "", "family" : "Zaraket", "given" : "Hassan", "non-dropping-particle" : "", "parse-names" : false, "suffix" : "" }, { "dropping-particle" : "", "family" : "Bridges", "given" : "Olga A", "non-dropping-particle" : "", "parse-names" : false, "suffix" : "" }, { "dropping-particle" : "", "family" : "Duan", "given" : "Susu", "non-dropping-particle" : "", "parse-names" : false, "suffix" : "" }, { "dropping-particle" : "", "family" : "Baranovich", "given" : "Tatiana", "non-dropping-particle" : "", "parse-names" : false, "suffix" : "" }, { "dropping-particle" : "", "family" : "Yoon", "given" : "Sun-Woo", "non-dropping-particle" : "", "parse-names" : false, "suffix" : "" }, { "dropping-particle" : "", "family" : "Reed", "given" : "Mark L", "non-dropping-particle" : "", "parse-names" : false, "suffix" : "" }, { "dropping-particle" : "", "family" : "Salomon", "given" : "Rachelle", "non-dropping-particle" : "", "parse-names" : false, "suffix" : "" }, { "dropping-particle" : "", "family" : "Webby", "given" : "Richard J", "non-dropping-particle" : "", "parse-names" : false, "suffix" : "" }, { "dropping-particle" : "", "family" : "Webster", "given" : "Robert G", "non-dropping-particle" : "", "parse-names" : false, "suffix" : "" }, { "dropping-particle" : "", "family" : "Russell", "given" : "Charles J", "non-dropping-particle" : "", "parse-names" : false, "suffix" : "" } ], "container-title" : "Journal of virology", "id" : "ITEM-1", "issue" : "17", "issued" : { "date-parts" : [ [ "2013", "9" ] ] }, "page" : "9911-22", "title" : "Increased acid stability of the hemagglutinin protein enhances H5N1 influenza virus growth in the upper respiratory tract but is insufficient for transmission in ferrets.", "type" : "article-journal", "volume" : "87" }, "uris" : [ "http://www.mendeley.com/documents/?uuid=5eb56b3c-43ce-4230-aa46-adfeebade003" ] } ], "mendeley" : { "formattedCitation" : "(Zaraket et al. 2013)", "plainTextFormattedCitation" : "(Zaraket et al. 2013)", "previouslyFormattedCitation" : "(Zaraket et al.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Zaraket et al. 2013)</w:t>
            </w:r>
            <w:r w:rsidRPr="001A30BA">
              <w:rPr>
                <w:rFonts w:ascii="Times New Roman" w:hAnsi="Times New Roman" w:cs="Times New Roman"/>
                <w:b/>
                <w:sz w:val="24"/>
                <w:szCs w:val="24"/>
              </w:rPr>
              <w:fldChar w:fldCharType="end"/>
            </w:r>
          </w:p>
        </w:tc>
      </w:tr>
      <w:tr w:rsidR="00AC1204" w:rsidRPr="001A30BA" w14:paraId="1E08DC94" w14:textId="77777777" w:rsidTr="00B06B96">
        <w:tc>
          <w:tcPr>
            <w:tcW w:w="1073" w:type="dxa"/>
          </w:tcPr>
          <w:p w14:paraId="2EFC2DF4"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1B7BAC7B"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213/2003</w:t>
            </w:r>
          </w:p>
        </w:tc>
        <w:tc>
          <w:tcPr>
            <w:tcW w:w="1975" w:type="dxa"/>
          </w:tcPr>
          <w:p w14:paraId="72949F0E" w14:textId="1B5871D9" w:rsidR="00AC1204" w:rsidRPr="001A30BA" w:rsidRDefault="00AC1204" w:rsidP="00135E70">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r>
              <w:rPr>
                <w:rFonts w:ascii="Times New Roman" w:hAnsi="Times New Roman" w:cs="Times New Roman"/>
                <w:b/>
                <w:sz w:val="24"/>
                <w:szCs w:val="24"/>
              </w:rPr>
              <w:t xml:space="preserve"> (0)</w:t>
            </w:r>
          </w:p>
        </w:tc>
        <w:tc>
          <w:tcPr>
            <w:tcW w:w="1212" w:type="dxa"/>
          </w:tcPr>
          <w:p w14:paraId="4AA6DB04"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4</w:t>
            </w:r>
          </w:p>
        </w:tc>
        <w:tc>
          <w:tcPr>
            <w:tcW w:w="2317" w:type="dxa"/>
          </w:tcPr>
          <w:p w14:paraId="7E2CF6E6"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0022-538X", "abstract" : "The abilities to infect and transmit efficiently among humans are essential for a novel influenza A virus to cause a pandemic. To evaluate the pandemic potential of widely disseminated H5N1 influenza viruses, a ferret contact model using experimental groups comprised of one inoculated ferret and two contact ferrets was used to study the transmissibility of four human H5N1 viruses isolated from 2003 to 2006. The effects of viral pathogenicity and receptor binding specificity (affinity to synthetic sialosaccharides with alpha2,3 or alpha2,6 linkages) on transmissibility were assessed. A/Vietnam/1203/04 and A/Vietnam/JP36-2/05 viruses, which possess \"avian-like\" alpha2,3-linked sialic acid (SA) receptor specificity, caused neurological symptoms and death in ferrets inoculated with 10(3) 50% tissue culture infectious doses. A/Hong Kong/213/03 and A/Turkey/65-596/06 viruses, which show binding affinity for \"human-like\" alpha2,6-linked SA receptors in addition to their affinity for alpha2,3-linked SA receptors, caused mild clinical symptoms and were not lethal to the ferrets. No transmission of A/Vietnam/1203/04 or A/Turkey/65-596/06 virus was detected. One contact ferret developed neutralizing antibodies to A/Hong Kong/213/03 but did not exhibit any clinical signs or detectable virus shedding. In two groups, one of two na\u00efve contact ferrets had detectable virus after 6 to 8 days when housed together with the A/Vietnam/JP36-2/05 virus-inoculated ferrets. Infected contact ferrets showed severe clinical signs, although little or no virus was detected in nasal washes. This limited virus shedding explained the absence of secondary transmission from the infected contact ferret to the other na\u00efve ferret that were housed together. Our results suggest that despite their receptor binding affinity, circulating H5N1 viruses retain molecular determinants that restrict their spread among mammalian species.", "author" : [ { "dropping-particle" : "", "family" : "Yen", "given" : "Hui-Ling", "non-dropping-particle" : "", "parse-names" : false, "suffix" : "" }, { "dropping-particle" : "", "family" : "Lipatov", "given" : "Aleksandr S", "non-dropping-particle" : "", "parse-names" : false, "suffix" : "" }, { "dropping-particle" : "", "family" : "Ilyushina", "given" : "Natalia A", "non-dropping-particle" : "", "parse-names" : false, "suffix" : "" }, { "dropping-particle" : "", "family" : "Govorkova", "given" : "Elena A", "non-dropping-particle" : "", "parse-names" : false, "suffix" : "" }, { "dropping-particle" : "", "family" : "Franks", "given" : "John", "non-dropping-particle" : "", "parse-names" : false, "suffix" : "" }, { "dropping-particle" : "", "family" : "Yilmaz", "given" : "Neziha", "non-dropping-particle" : "", "parse-names" : false, "suffix" : "" }, { "dropping-particle" : "", "family" : "Douglas", "given" : "Alan", "non-dropping-particle" : "", "parse-names" : false, "suffix" : "" }, { "dropping-particle" : "", "family" : "Hay", "given" : "Alan", "non-dropping-particle" : "", "parse-names" : false, "suffix" : "" }, { "dropping-particle" : "", "family" : "Krauss", "given" : "Scott", "non-dropping-particle" : "", "parse-names" : false, "suffix" : "" }, { "dropping-particle" : "", "family" : "Rehg", "given" : "Jerold E", "non-dropping-particle" : "", "parse-names" : false, "suffix" : "" }, { "dropping-particle" : "", "family" : "Hoffmann", "given" : "Erich", "non-dropping-particle" : "", "parse-names" : false, "suffix" : "" }, { "dropping-particle" : "", "family" : "Webster", "given" : "Robert G", "non-dropping-particle" : "", "parse-names" : false, "suffix" : "" } ], "container-title" : "Journal of virology", "id" : "ITEM-1", "issue" : "13", "issued" : { "date-parts" : [ [ "2007", "7", "1" ] ] }, "page" : "6890-8", "title" : "Inefficient transmission of H5N1 influenza viruses in a ferret contact model.", "type" : "article-journal", "volume" : "81" }, "uris" : [ "http://www.mendeley.com/documents/?uuid=2c18ca84-836e-4951-a720-b4f7287cae2d" ] } ], "mendeley" : { "formattedCitation" : "(Yen et al. 2007)", "plainTextFormattedCitation" : "(Yen et al. 2007)", "previouslyFormattedCitation" : "(Yen et al. 2007)"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Yen et al. 2007)</w:t>
            </w:r>
            <w:r w:rsidRPr="001A30BA">
              <w:rPr>
                <w:rFonts w:ascii="Times New Roman" w:hAnsi="Times New Roman" w:cs="Times New Roman"/>
                <w:b/>
                <w:sz w:val="24"/>
                <w:szCs w:val="24"/>
              </w:rPr>
              <w:fldChar w:fldCharType="end"/>
            </w:r>
          </w:p>
        </w:tc>
      </w:tr>
      <w:tr w:rsidR="00AC1204" w:rsidRPr="001A30BA" w14:paraId="3F545C0F" w14:textId="77777777" w:rsidTr="00B06B96">
        <w:tc>
          <w:tcPr>
            <w:tcW w:w="1073" w:type="dxa"/>
          </w:tcPr>
          <w:p w14:paraId="5502D98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95FFFFC"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486/1997</w:t>
            </w:r>
          </w:p>
        </w:tc>
        <w:tc>
          <w:tcPr>
            <w:tcW w:w="1975" w:type="dxa"/>
          </w:tcPr>
          <w:p w14:paraId="22EC4EA0" w14:textId="2B14411D" w:rsidR="00AC1204" w:rsidRPr="001A30BA" w:rsidRDefault="00AC1204" w:rsidP="00135E70">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r>
              <w:rPr>
                <w:rFonts w:ascii="Times New Roman" w:hAnsi="Times New Roman" w:cs="Times New Roman"/>
                <w:b/>
                <w:sz w:val="24"/>
                <w:szCs w:val="24"/>
              </w:rPr>
              <w:t xml:space="preserve"> (1)</w:t>
            </w:r>
          </w:p>
        </w:tc>
        <w:tc>
          <w:tcPr>
            <w:tcW w:w="1212" w:type="dxa"/>
          </w:tcPr>
          <w:p w14:paraId="5E910F1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7DFBC8D4"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605134103", "ISSN" : "0027-8424", "PMID" : "16880383", "abstract" : "Avian influenza A H5N1 viruses continue to spread globally among birds, resulting in occasional transmission of virus from infected poultry to humans. Probable human-to-human transmission has been documented rarely, but H5N1 viruses have not yet acquired the ability to transmit efficiently among humans, an essential property of a pandemic virus. The pandemics of 1957 and 1968 were caused by avian-human reassortant influenza viruses that had acquired human virus-like receptor binding properties. However, the relative contribution of human internal protein genes or other molecular changes to the efficient transmission of influenza viruses among humans remains poorly understood. Here, we report on a comparative ferret model that parallels the efficient transmission of H3N2 human viruses and the poor transmission of H5N1 avian viruses in humans. In this model, an H3N2 reassortant virus with avian virus internal protein genes exhibited efficient replication but inefficient transmission, whereas H5N1 reassortant viruses with four or six human virus internal protein genes exhibited reduced replication and no transmission. These findings indicate that the human virus H3N2 surface protein genes alone did not confer efficient transmissibility and that acquisition of human virus internal protein genes alone was insufficient for this 1997 H5N1 virus to develop pandemic capabilities, even after serial passages in a mammalian host. These results highlight the complexity of the genetic basis of influenza virus transmissibility and suggest that H5N1 viruses may require further adaptation to acquire this essential pandemic trait.", "author" : [ { "dropping-particle" : "", "family" : "Maines", "given" : "Taronna R", "non-dropping-particle" : "", "parse-names" : false, "suffix" : "" }, { "dropping-particle" : "", "family" : "Chen", "given" : "Li-Mei", "non-dropping-particle" : "", "parse-names" : false, "suffix" : "" }, { "dropping-particle" : "", "family" : "Matsuoka", "given" : "Yumiko", "non-dropping-particle" : "", "parse-names" : false, "suffix" : "" }, { "dropping-particle" : "", "family" : "Chen", "given" : "Hualan", "non-dropping-particle" : "", "parse-names" : false, "suffix" : "" }, { "dropping-particle" : "", "family" : "Rowe", "given" : "Thomas", "non-dropping-particle" : "", "parse-names" : false, "suffix" : "" }, { "dropping-particle" : "", "family" : "Ortin", "given" : "Juan", "non-dropping-particle" : "", "parse-names" : false, "suffix" : "" }, { "dropping-particle" : "", "family" : "Falc\u00f3n", "given" : "Ana", "non-dropping-particle" : "", "parse-names" : false, "suffix" : "" }, { "dropping-particle" : "", "family" : "Nguyen", "given" : "Tran Hien", "non-dropping-particle" : "", "parse-names" : false, "suffix" : "" }, { "dropping-particle" : "", "family" : "Mai", "given" : "Le Quynh", "non-dropping-particle" : "", "parse-names" : false, "suffix" : "" }, { "dropping-particle" : "", "family" : "Sedyaningsih", "given" : "Endang R", "non-dropping-particle" : "", "parse-names" : false, "suffix" : "" }, { "dropping-particle" : "", "family" : "Harun", "given" : "Syahrial", "non-dropping-particle" : "", "parse-names" : false, "suffix" : "" }, { "dropping-particle" : "", "family" : "Tumpey", "given" : "Terrence M", "non-dropping-particle" : "", "parse-names" : false, "suffix" : "" }, { "dropping-particle" : "", "family" : "Donis", "given" : "Ruben O", "non-dropping-particle" : "", "parse-names" : false, "suffix" : "" }, { "dropping-particle" : "", "family" : "Cox", "given" : "Nancy J", "non-dropping-particle" : "", "parse-names" : false, "suffix" : "" }, { "dropping-particle" : "", "family" : "Subbarao", "given" : "Kanta", "non-dropping-particle" : "", "parse-names" : false, "suffix" : "" }, { "dropping-particle" : "", "family" : "Katz", "given" : "Jacqueline M", "non-dropping-particle" : "", "parse-names" : false, "suffix" : "" } ], "container-title" : "Proceedings of the National Academy of Sciences of the United States of America", "id" : "ITEM-1", "issue" : "32", "issued" : { "date-parts" : [ [ "2006", "8", "8" ] ] }, "note" : "Relative linkage between ferrets and human-human transmission", "page" : "12121-6", "title" : "Lack of transmission of H5N1 avian-human reassortant influenza viruses in a ferret model.", "type" : "article-journal", "volume" : "103" }, "uris" : [ "http://www.mendeley.com/documents/?uuid=ea8d9d6b-a27e-4585-a1cf-0039c1819d7b" ] } ], "mendeley" : { "formattedCitation" : "(Maines et al. 2006)", "plainTextFormattedCitation" : "(Maines et al. 2006)", "previouslyFormattedCitation" : "(Maines et al. 2006)"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06)</w:t>
            </w:r>
            <w:r w:rsidRPr="001A30BA">
              <w:rPr>
                <w:rFonts w:ascii="Times New Roman" w:hAnsi="Times New Roman" w:cs="Times New Roman"/>
                <w:b/>
                <w:sz w:val="24"/>
                <w:szCs w:val="24"/>
              </w:rPr>
              <w:fldChar w:fldCharType="end"/>
            </w:r>
          </w:p>
        </w:tc>
      </w:tr>
      <w:tr w:rsidR="00AC1204" w:rsidRPr="001A30BA" w14:paraId="4923D528" w14:textId="77777777" w:rsidTr="00B06B96">
        <w:tc>
          <w:tcPr>
            <w:tcW w:w="1073" w:type="dxa"/>
          </w:tcPr>
          <w:p w14:paraId="225C8CC9"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391AC9F" w14:textId="4312C09D" w:rsidR="00AC1204" w:rsidRPr="001A30BA" w:rsidRDefault="00AC1204" w:rsidP="00135E70">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486/1997</w:t>
            </w:r>
            <w:r w:rsidRPr="001A30BA">
              <w:rPr>
                <w:rFonts w:ascii="Times New Roman" w:hAnsi="Times New Roman" w:cs="Times New Roman"/>
                <w:b/>
                <w:color w:val="000000"/>
                <w:sz w:val="24"/>
                <w:szCs w:val="24"/>
                <w:vertAlign w:val="superscript"/>
              </w:rPr>
              <w:t>RG</w:t>
            </w:r>
          </w:p>
        </w:tc>
        <w:tc>
          <w:tcPr>
            <w:tcW w:w="1975" w:type="dxa"/>
          </w:tcPr>
          <w:p w14:paraId="1698330B" w14:textId="41742106" w:rsidR="00AC1204" w:rsidRPr="001A30BA" w:rsidRDefault="00AC1204" w:rsidP="00135E70">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r>
              <w:rPr>
                <w:rFonts w:ascii="Times New Roman" w:hAnsi="Times New Roman" w:cs="Times New Roman"/>
                <w:b/>
                <w:sz w:val="24"/>
                <w:szCs w:val="24"/>
              </w:rPr>
              <w:t xml:space="preserve"> (1)</w:t>
            </w:r>
          </w:p>
        </w:tc>
        <w:tc>
          <w:tcPr>
            <w:tcW w:w="1212" w:type="dxa"/>
          </w:tcPr>
          <w:p w14:paraId="67EAFA5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3C920703"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ISSN" : "1096-0341", "abstract" : "Although H5N1 influenza viruses have been responsible for hundreds of human infections, these avian influenza viruses have not fully adapted to the human host. The lack of sustained transmission in humans may be due, in part, to their avian-like receptor preference. Here, we have introduced receptor binding domain mutations within the hemagglutinin (HA) gene of two H5N1 viruses and evaluated changes in receptor binding specificity by glycan microarray analysis. The impact of these mutations on replication efficiency was assessed in vitro and in vivo. Although certain mutations switched the receptor binding preference of the H5 HA, the rescued mutant viruses displayed reduced replication in vitro and delayed peak virus shedding in ferrets. An improvement in transmission efficiency was not observed with any of the mutants compared to the parental viruses, indicating that alternative molecular changes are required for H5N1 viruses to fully adapt to humans and to acquire pandemic capability.", "author" : [ { "dropping-particle" : "", "family" : "Maines", "given" : "Taronna R", "non-dropping-particle" : "", "parse-names" : false, "suffix" : "" }, { "dropping-particle" : "", "family" : "Chen", "given" : "Li-Mei", "non-dropping-particle" : "", "parse-names" : false, "suffix" : "" }, { "dropping-particle" : "", "family" : "Hoeven", "given" : "Neal", "non-dropping-particle" : "Van", "parse-names" : false, "suffix" : "" }, { "dropping-particle" : "", "family" : "Tumpey", "given" : "Terrence M", "non-dropping-particle" : "", "parse-names" : false, "suffix" : "" }, { "dropping-particle" : "", "family" : "Blixt", "given" : "Ola", "non-dropping-particle" : "", "parse-names" : false, "suffix" :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Pappas", "given" : "Claudia", "non-dropping-particle" : "", "parse-names" : false, "suffix" : "" }, { "dropping-particle" : "", "family" : "Stevens", "given" : "James", "non-dropping-particle" : "", "parse-names" : false, "suffix" : "" }, { "dropping-particle" : "", "family" : "Cox", "given" : "Nancy J", "non-dropping-particle" : "", "parse-names" : false, "suffix" : "" }, { "dropping-particle" : "", "family" : "Paulson", "given" : "James C", "non-dropping-particle" : "", "parse-names" : false, "suffix" : "" }, { "dropping-particle" : "", "family" : "Raman", "given" : "Rahul", "non-dropping-particle" : "", "parse-names" : false, "suffix" : "" }, { "dropping-particle" : "", "family" : "Sasisekharan", "given" : "Ram", "non-dropping-particle" : "", "parse-names" : false, "suffix" : "" }, { "dropping-particle" : "", "family" : "Katz", "given" : "Jacqueline M", "non-dropping-particle" : "", "parse-names" : false, "suffix" : "" }, { "dropping-particle" : "", "family" : "Donis", "given" : "Ruben O", "non-dropping-particle" : "", "parse-names" : false, "suffix" : "" } ], "container-title" : "Virology", "id" : "ITEM-1", "issue" : "1", "issued" : { "date-parts" : [ [ "2011", "4", "25" ] ] }, "page" : "139-47", "title" : "Effect of receptor binding domain mutations on receptor binding and transmissibility of avian influenza H5N1 viruses.", "type" : "article-journal", "volume" : "413" }, "uris" : [ "http://www.mendeley.com/documents/?uuid=19e00f1d-f971-442c-9151-2ce4b6fb94dc" ] } ], "mendeley" : { "formattedCitation" : "(Maines et al. 2011)", "plainTextFormattedCitation" : "(Maines et al. 2011)", "previouslyFormattedCitation" : "(Maines et al. 2011)"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Maines et al. 2011)</w:t>
            </w:r>
            <w:r w:rsidRPr="001A30BA">
              <w:rPr>
                <w:rFonts w:ascii="Times New Roman" w:hAnsi="Times New Roman" w:cs="Times New Roman"/>
                <w:b/>
                <w:sz w:val="24"/>
                <w:szCs w:val="24"/>
              </w:rPr>
              <w:fldChar w:fldCharType="end"/>
            </w:r>
          </w:p>
        </w:tc>
      </w:tr>
      <w:tr w:rsidR="00AC1204" w:rsidRPr="001A30BA" w14:paraId="5E04B584" w14:textId="77777777" w:rsidTr="00B06B96">
        <w:tc>
          <w:tcPr>
            <w:tcW w:w="1073" w:type="dxa"/>
          </w:tcPr>
          <w:p w14:paraId="01CC2B8F"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H7N2</w:t>
            </w:r>
          </w:p>
        </w:tc>
        <w:tc>
          <w:tcPr>
            <w:tcW w:w="3157" w:type="dxa"/>
            <w:gridSpan w:val="2"/>
          </w:tcPr>
          <w:p w14:paraId="10AFCB11"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NY/107/2003</w:t>
            </w:r>
          </w:p>
        </w:tc>
        <w:tc>
          <w:tcPr>
            <w:tcW w:w="1975" w:type="dxa"/>
          </w:tcPr>
          <w:p w14:paraId="430E14E8"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1212" w:type="dxa"/>
          </w:tcPr>
          <w:p w14:paraId="0E44EEF0"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058F1AD3"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AC1204" w:rsidRPr="001A30BA" w14:paraId="309441D5" w14:textId="77777777" w:rsidTr="00B06B96">
        <w:tc>
          <w:tcPr>
            <w:tcW w:w="1073" w:type="dxa"/>
          </w:tcPr>
          <w:p w14:paraId="75B470E0"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H7N7</w:t>
            </w:r>
          </w:p>
        </w:tc>
        <w:tc>
          <w:tcPr>
            <w:tcW w:w="3157" w:type="dxa"/>
            <w:gridSpan w:val="2"/>
          </w:tcPr>
          <w:p w14:paraId="265B3F1B"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NL/219/2003</w:t>
            </w:r>
          </w:p>
        </w:tc>
        <w:tc>
          <w:tcPr>
            <w:tcW w:w="1975" w:type="dxa"/>
          </w:tcPr>
          <w:p w14:paraId="1590C0DC"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0</w:t>
            </w:r>
          </w:p>
        </w:tc>
        <w:tc>
          <w:tcPr>
            <w:tcW w:w="1212" w:type="dxa"/>
          </w:tcPr>
          <w:p w14:paraId="6D43676D"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4DE3A095"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AC1204" w:rsidRPr="001A30BA" w14:paraId="28616C51" w14:textId="77777777" w:rsidTr="00B06B96">
        <w:tc>
          <w:tcPr>
            <w:tcW w:w="1073" w:type="dxa"/>
          </w:tcPr>
          <w:p w14:paraId="42AE49B7"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334EDA4E"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NL/230/2003</w:t>
            </w:r>
            <w:bookmarkStart w:id="0" w:name="_GoBack"/>
            <w:bookmarkEnd w:id="0"/>
          </w:p>
        </w:tc>
        <w:tc>
          <w:tcPr>
            <w:tcW w:w="1975" w:type="dxa"/>
          </w:tcPr>
          <w:p w14:paraId="7319C098"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3DFE7464"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65C3ECD4"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AC1204" w:rsidRPr="001A30BA" w14:paraId="74D0BB9E" w14:textId="77777777" w:rsidTr="00B06B96">
        <w:tc>
          <w:tcPr>
            <w:tcW w:w="1073" w:type="dxa"/>
          </w:tcPr>
          <w:p w14:paraId="3C851719"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58D3F259"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NL/230/2003</w:t>
            </w:r>
          </w:p>
        </w:tc>
        <w:tc>
          <w:tcPr>
            <w:tcW w:w="1975" w:type="dxa"/>
          </w:tcPr>
          <w:p w14:paraId="5605191F"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1212" w:type="dxa"/>
          </w:tcPr>
          <w:p w14:paraId="1CA19D78"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317" w:type="dxa"/>
          </w:tcPr>
          <w:p w14:paraId="7F22CAF3"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73/pnas.0801259105", "ISSN" : "1091-6490", "PMID" : "18508975", "abstract" : "Avian H7 influenza viruses from both the Eurasian and North American lineage have caused outbreaks in poultry since 2002, with confirmed human infection occurring during outbreaks in The Netherlands, British Columbia, and the United Kingdom. The majority of H7 infections have resulted in self-limiting conjunctivitis, whereas probable human-to-human transmission has been rare. Here, we used glycan microarray technology to determine the receptor-binding preference of Eurasian and North American lineage H7 influenza viruses and their transmissibility in the ferret model. We found that highly pathogenic H7N7 viruses from The Netherlands in 2003 maintained the classic avian-binding preference for alpha2-3-linked sialic acids (SA) and are not readily transmissible in ferrets, as observed previously for highly pathogenic H5N1 viruses. However, H7N3 viruses isolated from Canada in 2004 and H7N2 viruses from the northeastern United States isolated in 2002-2003 possessed an HA with increased affinity toward alpha2-6-linked SA, the linkage type found prominently on human tracheal epithelial cells. We identified a low pathogenic H7N2 virus isolated from a man in New York in 2003, A/NY/107/03, which replicated efficiently in the upper respiratory tract of ferrets and was capable of transmission in this species by direct contact. These results indicate that H7 influenza viruses from the North American lineage have acquired sialic acid-binding properties that more closely resemble those of human influenza viruses and have the potential to spread to na\u00efve animals.", "author" : [ { "dropping-particle" : "", "family" : "Belser", "given" : "Jessica A", "non-dropping-particle" : "", "parse-names" : false, "suffix" : "" }, { "dropping-particle" : "", "family" : "Blixt", "given" : "Ola", "non-dropping-particle" : "", "parse-names" : false, "suffix" : "" }, { "dropping-particle" : "", "family" : "Chen", "given" : "Li-Mei", "non-dropping-particle" : "", "parse-names" : false, "suffix" : "" }, { "dropping-particle" : "", "family" : "Pappas", "given" : "Claudia", "non-dropping-particle" : "", "parse-names" : false, "suffix" : "" }, { "dropping-particle" : "", "family" : "Maines", "given" : "Taronna R", "non-dropping-particle" : "", "parse-names" : false, "suffix" : "" }, { "dropping-particle" : "", "family" : "Hoeven", "given" : "Neal", "non-dropping-particle" : "Van", "parse-names" : false, "suffix" : "" }, { "dropping-particle" : "", "family" : "Donis", "given" : "Ruben", "non-dropping-particle" : "", "parse-names" : false, "suffix" : "" }, { "dropping-particle" : "", "family" : "Busch", "given" : "Julia", "non-dropping-particle" : "", "parse-names" : false, "suffix" : "" }, { "dropping-particle" : "", "family" : "McBride", "given" : "Ryan", "non-dropping-particle" : "", "parse-names" : false, "suffix" : "" }, { "dropping-particle" : "", "family" : "Paulson", "given" : "James C", "non-dropping-particle" : "", "parse-names" : false, "suffix" : "" }, { "dropping-particle" : "", "family" : "Katz", "given" : "Jacqueline M", "non-dropping-particle" : "", "parse-names" : false, "suffix" : "" }, { "dropping-particle" : "", "family" : "Tumpey", "given" : "Terrence M", "non-dropping-particle" : "", "parse-names" : false, "suffix" : "" } ], "container-title" : "Proceedings of the National Academy of Sciences of the United States of America", "id" : "ITEM-1", "issue" : "21", "issued" : { "date-parts" : [ [ "2008", "5", "27" ] ] }, "page" : "7558-63", "title" : "Contemporary North American influenza H7 viruses possess human receptor specificity: Implications for virus transmissibility.", "type" : "article-journal", "volume" : "105" }, "uris" : [ "http://www.mendeley.com/documents/?uuid=95264f7b-5f3b-4ea7-9858-15b04d99aae5" ] } ], "mendeley" : { "formattedCitation" : "(Belser et al. 2008)", "plainTextFormattedCitation" : "(Belser et al. 2008)", "previouslyFormattedCitation" : "(Belser et al. 2008)"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Belser et al. 2008)</w:t>
            </w:r>
            <w:r w:rsidRPr="001A30BA">
              <w:rPr>
                <w:rFonts w:ascii="Times New Roman" w:hAnsi="Times New Roman" w:cs="Times New Roman"/>
                <w:b/>
                <w:sz w:val="24"/>
                <w:szCs w:val="24"/>
              </w:rPr>
              <w:fldChar w:fldCharType="end"/>
            </w:r>
          </w:p>
        </w:tc>
      </w:tr>
      <w:tr w:rsidR="00AC1204" w:rsidRPr="001A30BA" w14:paraId="647281C3" w14:textId="77777777" w:rsidTr="00B06B96">
        <w:tc>
          <w:tcPr>
            <w:tcW w:w="1073" w:type="dxa"/>
          </w:tcPr>
          <w:p w14:paraId="06BA999C"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t>H9N2</w:t>
            </w:r>
          </w:p>
        </w:tc>
        <w:tc>
          <w:tcPr>
            <w:tcW w:w="3157" w:type="dxa"/>
            <w:gridSpan w:val="2"/>
          </w:tcPr>
          <w:p w14:paraId="3FA396DE"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33982/2009</w:t>
            </w:r>
          </w:p>
        </w:tc>
        <w:tc>
          <w:tcPr>
            <w:tcW w:w="1975" w:type="dxa"/>
          </w:tcPr>
          <w:p w14:paraId="01DF8809"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12" w:type="dxa"/>
          </w:tcPr>
          <w:p w14:paraId="77727C63"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7E1AC7DE"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AC1204" w:rsidRPr="001A30BA" w14:paraId="694F5A67" w14:textId="77777777" w:rsidTr="004C4BB7">
        <w:tc>
          <w:tcPr>
            <w:tcW w:w="1073" w:type="dxa"/>
          </w:tcPr>
          <w:p w14:paraId="17E90842" w14:textId="77777777" w:rsidR="00AC1204" w:rsidRPr="001A30BA" w:rsidRDefault="00AC1204" w:rsidP="000D76D3">
            <w:pPr>
              <w:contextualSpacing/>
              <w:rPr>
                <w:rFonts w:ascii="Times New Roman" w:hAnsi="Times New Roman" w:cs="Times New Roman"/>
                <w:b/>
                <w:sz w:val="24"/>
                <w:szCs w:val="24"/>
              </w:rPr>
            </w:pPr>
          </w:p>
        </w:tc>
        <w:tc>
          <w:tcPr>
            <w:tcW w:w="3157" w:type="dxa"/>
            <w:gridSpan w:val="2"/>
          </w:tcPr>
          <w:p w14:paraId="61EE8D76" w14:textId="77777777" w:rsidR="00AC1204" w:rsidRPr="001A30BA" w:rsidRDefault="00AC1204" w:rsidP="000D76D3">
            <w:pPr>
              <w:contextualSpacing/>
              <w:rPr>
                <w:rFonts w:ascii="Times New Roman" w:hAnsi="Times New Roman" w:cs="Times New Roman"/>
                <w:color w:val="000000"/>
                <w:sz w:val="24"/>
                <w:szCs w:val="24"/>
              </w:rPr>
            </w:pPr>
            <w:r w:rsidRPr="001A30BA">
              <w:rPr>
                <w:rFonts w:ascii="Times New Roman" w:hAnsi="Times New Roman" w:cs="Times New Roman"/>
                <w:color w:val="000000"/>
                <w:sz w:val="24"/>
                <w:szCs w:val="24"/>
              </w:rPr>
              <w:t>A/Hong Kong/1073/1999</w:t>
            </w:r>
          </w:p>
        </w:tc>
        <w:tc>
          <w:tcPr>
            <w:tcW w:w="1975" w:type="dxa"/>
          </w:tcPr>
          <w:p w14:paraId="17B5DEA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1</w:t>
            </w:r>
          </w:p>
        </w:tc>
        <w:tc>
          <w:tcPr>
            <w:tcW w:w="1212" w:type="dxa"/>
          </w:tcPr>
          <w:p w14:paraId="372A9C82" w14:textId="77777777" w:rsidR="00AC1204" w:rsidRPr="001A30BA" w:rsidRDefault="00AC1204" w:rsidP="000D76D3">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317" w:type="dxa"/>
          </w:tcPr>
          <w:p w14:paraId="78C2EEC8" w14:textId="77777777" w:rsidR="00AC1204" w:rsidRPr="001A30BA" w:rsidRDefault="00AC1204" w:rsidP="000D76D3">
            <w:pPr>
              <w:contextualSpacing/>
              <w:rPr>
                <w:rFonts w:ascii="Times New Roman" w:hAnsi="Times New Roman" w:cs="Times New Roman"/>
                <w:b/>
                <w:sz w:val="24"/>
                <w:szCs w:val="24"/>
              </w:rPr>
            </w:pPr>
            <w:r w:rsidRPr="001A30BA">
              <w:rPr>
                <w:rFonts w:ascii="Times New Roman" w:hAnsi="Times New Roman" w:cs="Times New Roman"/>
                <w:b/>
                <w:sz w:val="24"/>
                <w:szCs w:val="24"/>
              </w:rPr>
              <w:fldChar w:fldCharType="begin" w:fldLock="1"/>
            </w:r>
            <w:r w:rsidRPr="001A30BA">
              <w:rPr>
                <w:rFonts w:ascii="Times New Roman" w:hAnsi="Times New Roman" w:cs="Times New Roman"/>
                <w:b/>
                <w:sz w:val="24"/>
                <w:szCs w:val="24"/>
              </w:rPr>
              <w:instrText>ADDIN CSL_CITATION { "citationItems" : [ { "id" : "ITEM-1", "itemData" : { "DOI" : "10.1038/emi.2013.75", "ISSN" : "2222-1751", "author" : [ { "dropping-particle" : "", "family" : "The SJCEIRS Working Group", "given" : "", "non-dropping-particle" : "", "parse-names" : false, "suffix" : "" } ], "container-title" : "Emerging Microbes &amp; Infections", "id" : "ITEM-1", "issue" : "11", "issued" : { "date-parts" : [ [ "2013", "11", "6" ] ] }, "page" : "e75", "title" : "Assessing the fitness of distinct clades of influenza A (H9N2) viruses", "type" : "article-journal", "volume" : "2" }, "uris" : [ "http://www.mendeley.com/documents/?uuid=a2dec233-a3e4-4f0f-831e-c601c8af7c67" ] } ], "mendeley" : { "formattedCitation" : "(The SJCEIRS Working Group 2013)", "plainTextFormattedCitation" : "(The SJCEIRS Working Group 2013)", "previouslyFormattedCitation" : "(The SJCEIRS Working Group 2013)" }, "properties" : { "noteIndex" : 0 }, "schema" : "https://github.com/citation-style-language/schema/raw/master/csl-citation.json" }</w:instrText>
            </w:r>
            <w:r w:rsidRPr="001A30BA">
              <w:rPr>
                <w:rFonts w:ascii="Times New Roman" w:hAnsi="Times New Roman" w:cs="Times New Roman"/>
                <w:b/>
                <w:sz w:val="24"/>
                <w:szCs w:val="24"/>
              </w:rPr>
              <w:fldChar w:fldCharType="separate"/>
            </w:r>
            <w:r w:rsidRPr="001A30BA">
              <w:rPr>
                <w:rFonts w:ascii="Times New Roman" w:hAnsi="Times New Roman" w:cs="Times New Roman"/>
                <w:noProof/>
                <w:sz w:val="24"/>
                <w:szCs w:val="24"/>
              </w:rPr>
              <w:t>(The SJCEIRS Working Group 2013)</w:t>
            </w:r>
            <w:r w:rsidRPr="001A30BA">
              <w:rPr>
                <w:rFonts w:ascii="Times New Roman" w:hAnsi="Times New Roman" w:cs="Times New Roman"/>
                <w:b/>
                <w:sz w:val="24"/>
                <w:szCs w:val="24"/>
              </w:rPr>
              <w:fldChar w:fldCharType="end"/>
            </w:r>
          </w:p>
        </w:tc>
      </w:tr>
      <w:tr w:rsidR="004C4BB7" w:rsidRPr="001A30BA" w14:paraId="59AEA042" w14:textId="77777777" w:rsidTr="004C4BB7">
        <w:tc>
          <w:tcPr>
            <w:tcW w:w="1073" w:type="dxa"/>
          </w:tcPr>
          <w:p w14:paraId="60693903" w14:textId="457E5DB0" w:rsidR="004C4BB7" w:rsidRPr="001A30BA" w:rsidRDefault="004C4BB7" w:rsidP="000D76D3">
            <w:pPr>
              <w:contextualSpacing/>
              <w:rPr>
                <w:rFonts w:ascii="Times New Roman" w:hAnsi="Times New Roman" w:cs="Times New Roman"/>
                <w:b/>
                <w:sz w:val="24"/>
                <w:szCs w:val="24"/>
              </w:rPr>
            </w:pPr>
            <w:r>
              <w:rPr>
                <w:rFonts w:ascii="Times New Roman" w:hAnsi="Times New Roman" w:cs="Times New Roman"/>
                <w:b/>
                <w:sz w:val="24"/>
                <w:szCs w:val="24"/>
              </w:rPr>
              <w:t>H7N3</w:t>
            </w:r>
          </w:p>
        </w:tc>
        <w:tc>
          <w:tcPr>
            <w:tcW w:w="3157" w:type="dxa"/>
            <w:gridSpan w:val="2"/>
          </w:tcPr>
          <w:p w14:paraId="3FBD0813" w14:textId="1BDCEFAC" w:rsidR="004C4BB7" w:rsidRPr="001A30BA" w:rsidRDefault="004C4BB7"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Mexico/InDRE7218/2012</w:t>
            </w:r>
          </w:p>
        </w:tc>
        <w:tc>
          <w:tcPr>
            <w:tcW w:w="1975" w:type="dxa"/>
          </w:tcPr>
          <w:p w14:paraId="51EB8E87" w14:textId="05E35EF2" w:rsidR="004C4BB7" w:rsidRPr="001A30BA" w:rsidRDefault="004C4BB7"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1212" w:type="dxa"/>
          </w:tcPr>
          <w:p w14:paraId="54C7B1C6" w14:textId="7EBE2BFF" w:rsidR="004C4BB7" w:rsidRPr="001A30BA" w:rsidRDefault="004C4BB7"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Pr>
          <w:p w14:paraId="0BFBE5E1" w14:textId="60AADDC8" w:rsidR="004C4BB7" w:rsidRPr="001A30BA" w:rsidRDefault="004C4BB7" w:rsidP="000D76D3">
            <w:pPr>
              <w:contextualSpacing/>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38/nature12391", "ISSN" : "1476-4687", "PMID" : "23842497", "abstract" : "On 29 March 2013, the Chinese Center for Disease Control and Prevention confirmed the first reported case of human infection with an avian influenza A(H7N9) virus. The recent human infections with H7N9 virus, totalling over 130 cases with 39 fatalities to date, have been characterized by severe pulmonary disease and acute respiratory distress syndrome (ARDS). This is concerning because H7 viruses have typically been associated with ocular disease in humans, rather than severe respiratory disease. This recent outbreak underscores the need to better understand the pathogenesis and transmission of these viruses in mammals. Here we assess the ability of A/Anhui/1/2013 and A/Shanghai/1/2013 (H7N9) viruses, isolated from fatal human cases, to cause disease in mice and ferrets and to transmit to naive animals. Both H7N9 viruses replicated to higher titre in human airway epithelial cells and in the respiratory tract of ferrets compared to a seasonal H3N2 virus. Moreover, the H7N9 viruses showed greater infectivity and lethality in mice compared to genetically related H7N9 and H9N2 viruses. The H7N9 viruses were readily transmitted to naive ferrets through direct contact but, unlike the seasonal H3N2 virus, did not transmit readily by respiratory droplets. The lack of efficient respiratory droplet transmission was corroborated by low receptor-binding specificity for human-like \u03b12,6-linked sialosides. Our results indicate that H7N9 viruses have the capacity for efficient replication in mammals and human airway cells and highlight the need for continued public health surveillance of this emerging virus.", "author" : [ { "dropping-particle" : "", "family" : "Belser", "given" : "Jessica A", "non-dropping-particle" : "", "parse-names" : false, "suffix" : "" }, { "dropping-particle" : "", "family" : "Gustin", "given" : "Kortney M", "non-dropping-particle" : "", "parse-names" : false, "suffix" : "" }, { "dropping-particle" : "", "family" : "Pearce", "given" : "Melissa B", "non-dropping-particle" : "", "parse-names" : false, "suffix" : "" }, { "dropping-particle" : "", "family" : "Maines", "given" : "Taronna R", "non-dropping-particle" : "", "parse-names" : false, "suffix" : "" }, { "dropping-particle" : "", "family" : "Zeng", "given" : "Hui", "non-dropping-particle" : "", "parse-names" : false, "suffix" : "" }, { "dropping-particle" : "", "family" : "Pappas", "given" : "Claudia", "non-dropping-particle" : "", "parse-names" : false, "suffix" : "" }, { "dropping-particle" : "", "family" : "Sun", "given" : "Xiangjie", "non-dropping-particle" : "", "parse-names" : false, "suffix" : "" }, { "dropping-particle" : "", "family" : "Carney", "given" : "Paul J", "non-dropping-particle" : "", "parse-names" : false, "suffix" : "" }, { "dropping-particle" : "", "family" : "Villanueva", "given" : "Julie M", "non-dropping-particle" : "", "parse-names" : false, "suffix" : "" }, { "dropping-particle" : "", "family" : "Stevens", "given" : "James", "non-dropping-particle" : "", "parse-names" : false, "suffix" : "" }, { "dropping-particle" : "", "family" : "Katz", "given" : "Jacqueline M", "non-dropping-particle" : "", "parse-names" : false, "suffix" : "" }, { "dropping-particle" : "", "family" : "Tumpey", "given" : "Terrence M", "non-dropping-particle" : "", "parse-names" : false, "suffix" : "" } ], "container-title" : "Nature", "id" : "ITEM-1", "issue" : "7468", "issued" : { "date-parts" : [ [ "2013", "9", "26" ] ] }, "page" : "556-9", "publisher" : "Nature Publishing Group, a division of Macmillan Publishers Limited. All Rights Reserved.", "title" : "Pathogenesis and transmission of avian influenza A (H7N9) virus in ferrets and mice.", "title-short" : "Nature", "type" : "article-journal", "volume" : "501" }, "uris" : [ "http://www.mendeley.com/documents/?uuid=82c0bcd8-f060-4ed5-9a70-7e766671b1d2" ] } ], "mendeley" : { "formattedCitation" : "(Belser et al. 2013)", "plainTextFormattedCitation" : "(Belser et al. 2013)", "previouslyFormattedCitation" : "(Belser et al. 2013)" }, "properties" : { "noteIndex" : 0 }, "schema" : "https://github.com/citation-style-language/schema/raw/master/csl-citation.json" }</w:instrText>
            </w:r>
            <w:r>
              <w:rPr>
                <w:rFonts w:ascii="Times New Roman" w:hAnsi="Times New Roman" w:cs="Times New Roman"/>
                <w:b/>
                <w:sz w:val="24"/>
                <w:szCs w:val="24"/>
              </w:rPr>
              <w:fldChar w:fldCharType="separate"/>
            </w:r>
            <w:r w:rsidRPr="00A854CE">
              <w:rPr>
                <w:rFonts w:ascii="Times New Roman" w:hAnsi="Times New Roman" w:cs="Times New Roman"/>
                <w:noProof/>
                <w:sz w:val="24"/>
                <w:szCs w:val="24"/>
              </w:rPr>
              <w:t>(Belser et al. 2013)</w:t>
            </w:r>
            <w:r>
              <w:rPr>
                <w:rFonts w:ascii="Times New Roman" w:hAnsi="Times New Roman" w:cs="Times New Roman"/>
                <w:b/>
                <w:sz w:val="24"/>
                <w:szCs w:val="24"/>
              </w:rPr>
              <w:fldChar w:fldCharType="end"/>
            </w:r>
          </w:p>
        </w:tc>
      </w:tr>
      <w:tr w:rsidR="004C4BB7" w:rsidRPr="001A30BA" w14:paraId="2086B36F" w14:textId="77777777" w:rsidTr="00B06B96">
        <w:tc>
          <w:tcPr>
            <w:tcW w:w="1073" w:type="dxa"/>
            <w:tcBorders>
              <w:bottom w:val="single" w:sz="4" w:space="0" w:color="auto"/>
            </w:tcBorders>
          </w:tcPr>
          <w:p w14:paraId="3FC081F5" w14:textId="77777777" w:rsidR="004C4BB7" w:rsidRPr="001A30BA" w:rsidRDefault="004C4BB7" w:rsidP="000D76D3">
            <w:pPr>
              <w:contextualSpacing/>
              <w:rPr>
                <w:rFonts w:ascii="Times New Roman" w:hAnsi="Times New Roman" w:cs="Times New Roman"/>
                <w:b/>
                <w:sz w:val="24"/>
                <w:szCs w:val="24"/>
              </w:rPr>
            </w:pPr>
          </w:p>
        </w:tc>
        <w:tc>
          <w:tcPr>
            <w:tcW w:w="3157" w:type="dxa"/>
            <w:gridSpan w:val="2"/>
            <w:tcBorders>
              <w:bottom w:val="single" w:sz="4" w:space="0" w:color="auto"/>
            </w:tcBorders>
          </w:tcPr>
          <w:p w14:paraId="574670C4" w14:textId="160B1D26" w:rsidR="004C4BB7" w:rsidRPr="001A30BA" w:rsidRDefault="004C4BB7" w:rsidP="000D76D3">
            <w:pPr>
              <w:contextualSpacing/>
              <w:rPr>
                <w:rFonts w:ascii="Times New Roman" w:hAnsi="Times New Roman" w:cs="Times New Roman"/>
                <w:color w:val="000000"/>
                <w:sz w:val="24"/>
                <w:szCs w:val="24"/>
              </w:rPr>
            </w:pPr>
            <w:r>
              <w:rPr>
                <w:rFonts w:ascii="Times New Roman" w:hAnsi="Times New Roman" w:cs="Times New Roman"/>
                <w:color w:val="000000"/>
                <w:sz w:val="24"/>
                <w:szCs w:val="24"/>
              </w:rPr>
              <w:t>A/Canada/504/2004</w:t>
            </w:r>
          </w:p>
        </w:tc>
        <w:tc>
          <w:tcPr>
            <w:tcW w:w="1975" w:type="dxa"/>
            <w:tcBorders>
              <w:bottom w:val="single" w:sz="4" w:space="0" w:color="auto"/>
            </w:tcBorders>
          </w:tcPr>
          <w:p w14:paraId="4460E419" w14:textId="4369E5F7" w:rsidR="004C4BB7" w:rsidRPr="001A30BA" w:rsidRDefault="004C4BB7"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1212" w:type="dxa"/>
            <w:tcBorders>
              <w:bottom w:val="single" w:sz="4" w:space="0" w:color="auto"/>
            </w:tcBorders>
          </w:tcPr>
          <w:p w14:paraId="541B6534" w14:textId="50A8002F" w:rsidR="004C4BB7" w:rsidRPr="001A30BA" w:rsidRDefault="004C4BB7" w:rsidP="000D76D3">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317" w:type="dxa"/>
            <w:tcBorders>
              <w:bottom w:val="single" w:sz="4" w:space="0" w:color="auto"/>
            </w:tcBorders>
          </w:tcPr>
          <w:p w14:paraId="3A0658BA" w14:textId="581BE18A" w:rsidR="004C4BB7" w:rsidRPr="004C4BB7" w:rsidRDefault="004C4BB7" w:rsidP="000D76D3">
            <w:pPr>
              <w:contextualSpacing/>
              <w:rPr>
                <w:rFonts w:ascii="Times New Roman" w:hAnsi="Times New Roman" w:cs="Times New Roman"/>
                <w:sz w:val="24"/>
                <w:szCs w:val="24"/>
              </w:rPr>
            </w:pPr>
            <w:r w:rsidRPr="004C4BB7">
              <w:rPr>
                <w:rFonts w:ascii="Times New Roman" w:hAnsi="Times New Roman" w:cs="Times New Roman"/>
                <w:sz w:val="24"/>
                <w:szCs w:val="24"/>
              </w:rPr>
              <w:t>(</w:t>
            </w:r>
            <w:proofErr w:type="spellStart"/>
            <w:r w:rsidRPr="004C4BB7">
              <w:rPr>
                <w:rFonts w:ascii="Times New Roman" w:hAnsi="Times New Roman" w:cs="Times New Roman"/>
                <w:sz w:val="24"/>
                <w:szCs w:val="24"/>
              </w:rPr>
              <w:t>Belser</w:t>
            </w:r>
            <w:proofErr w:type="spellEnd"/>
            <w:r w:rsidRPr="004C4BB7">
              <w:rPr>
                <w:rFonts w:ascii="Times New Roman" w:hAnsi="Times New Roman" w:cs="Times New Roman"/>
                <w:sz w:val="24"/>
                <w:szCs w:val="24"/>
              </w:rPr>
              <w:t xml:space="preserve"> et al. 2008)</w:t>
            </w:r>
          </w:p>
        </w:tc>
      </w:tr>
    </w:tbl>
    <w:p w14:paraId="244C030D" w14:textId="77777777" w:rsidR="00345002" w:rsidRDefault="0065729D">
      <w:pPr>
        <w:rPr>
          <w:rFonts w:ascii="Times New Roman" w:hAnsi="Times New Roman" w:cs="Times New Roman"/>
          <w:sz w:val="24"/>
          <w:szCs w:val="24"/>
        </w:rPr>
      </w:pPr>
      <w:proofErr w:type="spellStart"/>
      <w:r w:rsidRPr="0065729D">
        <w:rPr>
          <w:rFonts w:ascii="Times New Roman" w:hAnsi="Times New Roman" w:cs="Times New Roman"/>
          <w:b/>
          <w:sz w:val="24"/>
          <w:szCs w:val="24"/>
          <w:vertAlign w:val="superscript"/>
        </w:rPr>
        <w:t>RG</w:t>
      </w:r>
      <w:r w:rsidRPr="0065729D">
        <w:rPr>
          <w:rFonts w:ascii="Times New Roman" w:hAnsi="Times New Roman" w:cs="Times New Roman"/>
          <w:sz w:val="24"/>
          <w:szCs w:val="24"/>
        </w:rPr>
        <w:t>Isolate</w:t>
      </w:r>
      <w:proofErr w:type="spellEnd"/>
      <w:r w:rsidRPr="0065729D">
        <w:rPr>
          <w:rFonts w:ascii="Times New Roman" w:hAnsi="Times New Roman" w:cs="Times New Roman"/>
          <w:sz w:val="24"/>
          <w:szCs w:val="24"/>
        </w:rPr>
        <w:t xml:space="preserve"> rescued using reverse genetics.</w:t>
      </w:r>
    </w:p>
    <w:p w14:paraId="131DD734" w14:textId="77777777" w:rsidR="00886B51" w:rsidRDefault="00886B51">
      <w:pPr>
        <w:rPr>
          <w:rFonts w:ascii="Times New Roman" w:hAnsi="Times New Roman" w:cs="Times New Roman"/>
          <w:sz w:val="24"/>
          <w:szCs w:val="24"/>
        </w:rPr>
      </w:pPr>
      <w:r>
        <w:rPr>
          <w:rFonts w:ascii="Times New Roman" w:hAnsi="Times New Roman" w:cs="Times New Roman"/>
          <w:b/>
          <w:sz w:val="24"/>
          <w:szCs w:val="24"/>
        </w:rPr>
        <w:t>References</w:t>
      </w:r>
    </w:p>
    <w:p w14:paraId="4AEF9F80" w14:textId="14B37857" w:rsidR="008E6BFC" w:rsidRPr="008E6BFC" w:rsidRDefault="00886B51">
      <w:pPr>
        <w:pStyle w:val="NormalWeb"/>
        <w:ind w:left="480" w:hanging="480"/>
        <w:divId w:val="1414550062"/>
        <w:rPr>
          <w:noProof/>
        </w:rPr>
      </w:pPr>
      <w:r>
        <w:fldChar w:fldCharType="begin" w:fldLock="1"/>
      </w:r>
      <w:r>
        <w:instrText xml:space="preserve">ADDIN Mendeley Bibliography CSL_BIBLIOGRAPHY </w:instrText>
      </w:r>
      <w:r>
        <w:fldChar w:fldCharType="separate"/>
      </w:r>
      <w:r w:rsidR="008E6BFC" w:rsidRPr="008E6BFC">
        <w:rPr>
          <w:noProof/>
        </w:rPr>
        <w:t>Abed, Y., A. Pizzorno, X. Bouhy, and G. Boivin. 2011. Role of permissive neuraminidase mutations in influenza A/Brisbane/59/2007-like (H1N1) viruses. PLoS pathogens 7:e1002431.</w:t>
      </w:r>
    </w:p>
    <w:p w14:paraId="65C6CD83" w14:textId="77777777" w:rsidR="008E6BFC" w:rsidRPr="008E6BFC" w:rsidRDefault="008E6BFC">
      <w:pPr>
        <w:pStyle w:val="NormalWeb"/>
        <w:ind w:left="480" w:hanging="480"/>
        <w:divId w:val="1414550062"/>
        <w:rPr>
          <w:noProof/>
        </w:rPr>
      </w:pPr>
      <w:r w:rsidRPr="008E6BFC">
        <w:rPr>
          <w:noProof/>
        </w:rPr>
        <w:t>Abed, Y., A. Pizzorno, X. Bouhy, C. Rhéaume, and G. Boivin. 2014. Impact of potential permissive neuraminidase mutations on viral fitness of the H275Y oseltamivir-resistant influenza A(H1N1)pdm09 virus in vitro, in mice and in ferrets. Journal of virology 88:1652–8.</w:t>
      </w:r>
    </w:p>
    <w:p w14:paraId="16C6F688" w14:textId="77777777" w:rsidR="008E6BFC" w:rsidRPr="008E6BFC" w:rsidRDefault="008E6BFC">
      <w:pPr>
        <w:pStyle w:val="NormalWeb"/>
        <w:ind w:left="480" w:hanging="480"/>
        <w:divId w:val="1414550062"/>
        <w:rPr>
          <w:noProof/>
        </w:rPr>
      </w:pPr>
      <w:r w:rsidRPr="008E6BFC">
        <w:rPr>
          <w:noProof/>
        </w:rPr>
        <w:t>Belser, J. A., O. Blixt, L.-M. Chen, C. Pappas, T. R. Maines, N. Van Hoeven, R. Donis, J. Busch, R. McBride, J. C. Paulson, J. M. Katz, and T. M. Tumpey. 2008. Contemporary North American influenza H7 viruses possess human receptor specificity: Implications for virus transmissibility. Proceedings of the National Academy of Sciences of the United States of America 105:7558–63.</w:t>
      </w:r>
    </w:p>
    <w:p w14:paraId="69EC6E02" w14:textId="77777777" w:rsidR="008E6BFC" w:rsidRPr="008E6BFC" w:rsidRDefault="008E6BFC">
      <w:pPr>
        <w:pStyle w:val="NormalWeb"/>
        <w:ind w:left="480" w:hanging="480"/>
        <w:divId w:val="1414550062"/>
        <w:rPr>
          <w:noProof/>
        </w:rPr>
      </w:pPr>
      <w:r w:rsidRPr="008E6BFC">
        <w:rPr>
          <w:noProof/>
        </w:rPr>
        <w:t>Belser, J. A., K. M. Gustin, M. B. Pearce, T. R. Maines, H. Zeng, C. Pappas, X. Sun, P. J. Carney, J. M. Villanueva, J. Stevens, J. M. Katz, and T. M. Tumpey. 2013. Pathogenesis and transmission of avian influenza A (H7N9) virus in ferrets and mice. Nature 501:556–9.</w:t>
      </w:r>
    </w:p>
    <w:p w14:paraId="2E45422E" w14:textId="77777777" w:rsidR="008E6BFC" w:rsidRPr="008E6BFC" w:rsidRDefault="008E6BFC">
      <w:pPr>
        <w:pStyle w:val="NormalWeb"/>
        <w:ind w:left="480" w:hanging="480"/>
        <w:divId w:val="1414550062"/>
        <w:rPr>
          <w:noProof/>
        </w:rPr>
      </w:pPr>
      <w:r w:rsidRPr="008E6BFC">
        <w:rPr>
          <w:noProof/>
        </w:rPr>
        <w:t>Van Doremalen, N., H. Shelton, K. L. Roberts, I. M. Jones, R. J. Pickles, C. I. Thompson, and W. S. Barclay. 2011. A single amino acid in the HA of pH1N1 2009 influenza virus affects cell tropism in human airway epithelium, but not transmission in ferrets. PloS one 6:e25755.</w:t>
      </w:r>
    </w:p>
    <w:p w14:paraId="3208B76D" w14:textId="77777777" w:rsidR="008E6BFC" w:rsidRPr="008E6BFC" w:rsidRDefault="008E6BFC">
      <w:pPr>
        <w:pStyle w:val="NormalWeb"/>
        <w:ind w:left="480" w:hanging="480"/>
        <w:divId w:val="1414550062"/>
        <w:rPr>
          <w:noProof/>
        </w:rPr>
      </w:pPr>
      <w:r w:rsidRPr="008E6BFC">
        <w:rPr>
          <w:noProof/>
        </w:rPr>
        <w:t>Duan, S., D. A. Boltz, P. Seiler, J. Li, K. Bragstad, L. P. Nielsen, R. J. Webby, R. G. Webster, and E. A. Govorkova. 2010. Oseltamivir-resistant pandemic H1N1/2009 influenza virus possesses lower transmissibility and fitness in ferrets. PLoS pathogens 6:e1001022.</w:t>
      </w:r>
    </w:p>
    <w:p w14:paraId="1371ACD6" w14:textId="77777777" w:rsidR="008E6BFC" w:rsidRPr="008E6BFC" w:rsidRDefault="008E6BFC">
      <w:pPr>
        <w:pStyle w:val="NormalWeb"/>
        <w:ind w:left="480" w:hanging="480"/>
        <w:divId w:val="1414550062"/>
        <w:rPr>
          <w:noProof/>
        </w:rPr>
      </w:pPr>
      <w:r w:rsidRPr="008E6BFC">
        <w:rPr>
          <w:noProof/>
        </w:rPr>
        <w:t>Ellebedy, A. H., M. F. Ducatez, S. Duan, E. Stigger-Rosser, A. M. Rubrum, E. A. Govorkova, R. G. Webster, and R. J. Webby. 2011. Impact of prior seasonal influenza vaccination and infection on pandemic A (H1N1) influenza virus replication in ferrets. Vaccine 29:3335–9.</w:t>
      </w:r>
    </w:p>
    <w:p w14:paraId="0B005839" w14:textId="77777777" w:rsidR="008E6BFC" w:rsidRPr="008E6BFC" w:rsidRDefault="008E6BFC">
      <w:pPr>
        <w:pStyle w:val="NormalWeb"/>
        <w:ind w:left="480" w:hanging="480"/>
        <w:divId w:val="1414550062"/>
        <w:rPr>
          <w:noProof/>
        </w:rPr>
      </w:pPr>
      <w:r w:rsidRPr="008E6BFC">
        <w:rPr>
          <w:noProof/>
        </w:rPr>
        <w:lastRenderedPageBreak/>
        <w:t>Guarnaccia, T., L. A. Carolan, S. Maurer-Stroh, R. T. C. Lee, E. Job, P. C. Reading, S. Petrie, J. M. McCaw, J. McVernon, A. C. Hurt, A. Kelso, J. Mosse, I. G. Barr, and K. L. Laurie. 2013. Antigenic drift of the pandemic 2009 A(H1N1) influenza virus in A ferret model. PLoS pathogens 9:e1003354.</w:t>
      </w:r>
    </w:p>
    <w:p w14:paraId="27454B50" w14:textId="77777777" w:rsidR="008E6BFC" w:rsidRPr="008E6BFC" w:rsidRDefault="008E6BFC">
      <w:pPr>
        <w:pStyle w:val="NormalWeb"/>
        <w:ind w:left="480" w:hanging="480"/>
        <w:divId w:val="1414550062"/>
        <w:rPr>
          <w:noProof/>
        </w:rPr>
      </w:pPr>
      <w:r w:rsidRPr="008E6BFC">
        <w:rPr>
          <w:noProof/>
        </w:rPr>
        <w:t>Gustin, K. M., J. A. Belser, D. A. Wadford, M. B. Pearce, J. M. Katz, T. M. Tumpey, and T. R. Maines. 2011. Influenza virus aerosol exposure and analytical system for ferrets. Proceedings of the National Academy of Sciences of the United States of America 108:8432–7.</w:t>
      </w:r>
    </w:p>
    <w:p w14:paraId="28671647" w14:textId="77777777" w:rsidR="008E6BFC" w:rsidRPr="008E6BFC" w:rsidRDefault="008E6BFC">
      <w:pPr>
        <w:pStyle w:val="NormalWeb"/>
        <w:ind w:left="480" w:hanging="480"/>
        <w:divId w:val="1414550062"/>
        <w:rPr>
          <w:noProof/>
        </w:rPr>
      </w:pPr>
      <w:r w:rsidRPr="008E6BFC">
        <w:rPr>
          <w:noProof/>
        </w:rPr>
        <w:t>Hale, B. G., J. Steel, B. Manicassamy, R. A. Medina, J. Ye, D. Hickman, A. C. Lowen, D. R. Perez, and A. García-Sastre. 2010. Mutations in the NS1 C-terminal tail do not enhance replication or virulence of the 2009 pandemic H1N1 influenza A virus. The Journal of general virology 91:1737–42.</w:t>
      </w:r>
    </w:p>
    <w:p w14:paraId="15CE6FF2" w14:textId="77777777" w:rsidR="008E6BFC" w:rsidRPr="008E6BFC" w:rsidRDefault="008E6BFC">
      <w:pPr>
        <w:pStyle w:val="NormalWeb"/>
        <w:ind w:left="480" w:hanging="480"/>
        <w:divId w:val="1414550062"/>
        <w:rPr>
          <w:noProof/>
        </w:rPr>
      </w:pPr>
      <w:r w:rsidRPr="008E6BFC">
        <w:rPr>
          <w:noProof/>
        </w:rPr>
        <w:t>Hamelin, M.-E., M. Baz, X. Bouhy, E. Beaulieu, K. Dubé, C. Mallett, and G. Boivin. 2011. Reduced airborne transmission of oseltamivir-resistant pandemic A/H1N1 virus in ferrets. Antiviral therapy 16:775–9.</w:t>
      </w:r>
    </w:p>
    <w:p w14:paraId="2BA95BB3" w14:textId="77777777" w:rsidR="008E6BFC" w:rsidRPr="008E6BFC" w:rsidRDefault="008E6BFC">
      <w:pPr>
        <w:pStyle w:val="NormalWeb"/>
        <w:ind w:left="480" w:hanging="480"/>
        <w:divId w:val="1414550062"/>
        <w:rPr>
          <w:noProof/>
        </w:rPr>
      </w:pPr>
      <w:r w:rsidRPr="008E6BFC">
        <w:rPr>
          <w:noProof/>
        </w:rPr>
        <w:t>Herlocher, M. L., J. Carr, J. Ives, S. Elias, R. Truscon, N. Roberts, and A. S. Monto. 2002. Influenza virus carrying an R292K mutation in the neuraminidase gene is not transmitted in ferrets. Antiviral research 54:99–111.</w:t>
      </w:r>
    </w:p>
    <w:p w14:paraId="1B2FB221" w14:textId="77777777" w:rsidR="008E6BFC" w:rsidRPr="008E6BFC" w:rsidRDefault="008E6BFC">
      <w:pPr>
        <w:pStyle w:val="NormalWeb"/>
        <w:ind w:left="480" w:hanging="480"/>
        <w:divId w:val="1414550062"/>
        <w:rPr>
          <w:noProof/>
        </w:rPr>
      </w:pPr>
      <w:r w:rsidRPr="008E6BFC">
        <w:rPr>
          <w:noProof/>
        </w:rPr>
        <w:t>Herlocher, M. L., S. Elias, R. Truscon, S. Harrison, D. Mindell, C. Simon, and A. S. Monto. 2001. Ferrets as a transmission model for influenza: sequence changes in HA1 of type A (H3N2) virus. The Journal of infectious diseases 184:542–6.</w:t>
      </w:r>
    </w:p>
    <w:p w14:paraId="0FD15623" w14:textId="77777777" w:rsidR="008E6BFC" w:rsidRPr="008E6BFC" w:rsidRDefault="008E6BFC">
      <w:pPr>
        <w:pStyle w:val="NormalWeb"/>
        <w:ind w:left="480" w:hanging="480"/>
        <w:divId w:val="1414550062"/>
        <w:rPr>
          <w:noProof/>
        </w:rPr>
      </w:pPr>
      <w:r w:rsidRPr="008E6BFC">
        <w:rPr>
          <w:noProof/>
        </w:rPr>
        <w:t>Herlocher, M. L., R. Truscon, S. Elias, H.-L. Yen, N. a Roberts, S. E. Ohmit, and A. S. Monto. 2004. Influenza viruses resistant to the antiviral drug oseltamivir: transmission studies in ferrets. The Journal of infectious diseases 190:1627–30.</w:t>
      </w:r>
    </w:p>
    <w:p w14:paraId="6CE22E64" w14:textId="77777777" w:rsidR="008E6BFC" w:rsidRPr="008E6BFC" w:rsidRDefault="008E6BFC">
      <w:pPr>
        <w:pStyle w:val="NormalWeb"/>
        <w:ind w:left="480" w:hanging="480"/>
        <w:divId w:val="1414550062"/>
        <w:rPr>
          <w:noProof/>
        </w:rPr>
      </w:pPr>
      <w:r w:rsidRPr="008E6BFC">
        <w:rPr>
          <w:noProof/>
        </w:rPr>
        <w:t>Hurt, A. C., S. S. Nor’e, J. M. McCaw, H. R. Fryer, J. Mosse, A. R. McLean, and I. G. Barr. 2010. Assessing the viral fitness of oseltamivir-resistant influenza viruses in ferrets, using a competitive-mixtures model. Journal of virology 84:9427–38.</w:t>
      </w:r>
    </w:p>
    <w:p w14:paraId="3C1A9C94" w14:textId="77777777" w:rsidR="008E6BFC" w:rsidRPr="008E6BFC" w:rsidRDefault="008E6BFC">
      <w:pPr>
        <w:pStyle w:val="NormalWeb"/>
        <w:ind w:left="480" w:hanging="480"/>
        <w:divId w:val="1414550062"/>
        <w:rPr>
          <w:noProof/>
        </w:rPr>
      </w:pPr>
      <w:r w:rsidRPr="008E6BFC">
        <w:rPr>
          <w:noProof/>
        </w:rPr>
        <w:t>Jackson, S., N. Van Hoeven, L.-M. Chen, T. R. Maines, N. J. Cox, J. M. Katz, and R. O. Donis. 2009. Reassortment between avian H5N1 and human H3N2 influenza viruses in ferrets: a public health risk assessment. Journal of virology 83:8131–40.</w:t>
      </w:r>
    </w:p>
    <w:p w14:paraId="63F5A31E" w14:textId="77777777" w:rsidR="008E6BFC" w:rsidRPr="008E6BFC" w:rsidRDefault="008E6BFC">
      <w:pPr>
        <w:pStyle w:val="NormalWeb"/>
        <w:ind w:left="480" w:hanging="480"/>
        <w:divId w:val="1414550062"/>
        <w:rPr>
          <w:noProof/>
        </w:rPr>
      </w:pPr>
      <w:r w:rsidRPr="008E6BFC">
        <w:rPr>
          <w:noProof/>
        </w:rPr>
        <w:t>Karlsson, E. A., V. A. Meliopoulos, C. Savage, B. Livingston, A. Mehle, and S. Schultz-Cherry. 2015. Visualizing real-time influenza virus infection, transmission and protection in ferrets. Nature communications 6:6378.</w:t>
      </w:r>
    </w:p>
    <w:p w14:paraId="617FAF6E" w14:textId="77777777" w:rsidR="008E6BFC" w:rsidRPr="008E6BFC" w:rsidRDefault="008E6BFC">
      <w:pPr>
        <w:pStyle w:val="NormalWeb"/>
        <w:ind w:left="480" w:hanging="480"/>
        <w:divId w:val="1414550062"/>
        <w:rPr>
          <w:noProof/>
        </w:rPr>
      </w:pPr>
      <w:r w:rsidRPr="008E6BFC">
        <w:rPr>
          <w:noProof/>
        </w:rPr>
        <w:t xml:space="preserve">Langlois, R. A., R. A. Albrecht, B. Kimble, T. Sutton, J. S. Shapiro, C. Finch, M. Angel, M. A. Chua, A. S. Gonzalez-Reiche, K. Xu, D. Perez, A. García-Sastre, and B. R. tenOever. 2013. </w:t>
      </w:r>
      <w:r w:rsidRPr="008E6BFC">
        <w:rPr>
          <w:noProof/>
        </w:rPr>
        <w:lastRenderedPageBreak/>
        <w:t>MicroRNA-based strategy to mitigate the risk of gain-of-function influenza studies. Nature biotechnology 31:844–7.</w:t>
      </w:r>
    </w:p>
    <w:p w14:paraId="7A7A00A0" w14:textId="77777777" w:rsidR="008E6BFC" w:rsidRPr="008E6BFC" w:rsidRDefault="008E6BFC">
      <w:pPr>
        <w:pStyle w:val="NormalWeb"/>
        <w:ind w:left="480" w:hanging="480"/>
        <w:divId w:val="1414550062"/>
        <w:rPr>
          <w:noProof/>
        </w:rPr>
      </w:pPr>
      <w:r w:rsidRPr="008E6BFC">
        <w:rPr>
          <w:noProof/>
        </w:rPr>
        <w:t>Lee, Y.-N., D.-H. Lee, J.-K. Park, S.-S. Yuk, J.-H. Kwon, S.-S. Nahm, J.-B. Lee, S.-Y. Park, I.-S. Choi, and C.-S. Song. 2013. Experimental infection and natural contact exposure of ferrets with canine influenza virus (H3N2). The Journal of general virology 94:293–7.</w:t>
      </w:r>
    </w:p>
    <w:p w14:paraId="3576E905" w14:textId="77777777" w:rsidR="008E6BFC" w:rsidRPr="008E6BFC" w:rsidRDefault="008E6BFC">
      <w:pPr>
        <w:pStyle w:val="NormalWeb"/>
        <w:ind w:left="480" w:hanging="480"/>
        <w:divId w:val="1414550062"/>
        <w:rPr>
          <w:noProof/>
        </w:rPr>
      </w:pPr>
      <w:r w:rsidRPr="008E6BFC">
        <w:rPr>
          <w:noProof/>
        </w:rPr>
        <w:t>Maines, T. R., L.-M. Chen, N. Van Hoeven, T. M. Tumpey, O. Blixt, J. A. Belser, K. M. Gustin, M. B. Pearce, C. Pappas, J. Stevens, N. J. Cox, J. C. Paulson, R. Raman, R. Sasisekharan, J. M. Katz, and R. O. Donis. 2011. Effect of receptor binding domain mutations on receptor binding and transmissibility of avian influenza H5N1 viruses. Virology 413:139–47.</w:t>
      </w:r>
    </w:p>
    <w:p w14:paraId="2DD63810" w14:textId="77777777" w:rsidR="008E6BFC" w:rsidRPr="008E6BFC" w:rsidRDefault="008E6BFC">
      <w:pPr>
        <w:pStyle w:val="NormalWeb"/>
        <w:ind w:left="480" w:hanging="480"/>
        <w:divId w:val="1414550062"/>
        <w:rPr>
          <w:noProof/>
        </w:rPr>
      </w:pPr>
      <w:r w:rsidRPr="008E6BFC">
        <w:rPr>
          <w:noProof/>
        </w:rPr>
        <w:t>Maines, T. R., L.-M. Chen, Y. Matsuoka, H. Chen, T. Rowe, J. Ortin, A. Falcón, T. H. Nguyen, L. Q. Mai, E. R. Sedyaningsih, S. Harun, T. M. Tumpey, R. O. Donis, N. J. Cox, K. Subbarao, and J. M. Katz. 2006. Lack of transmission of H5N1 avian-human reassortant influenza viruses in a ferret model. Proceedings of the National Academy of Sciences of the United States of America 103:12121–6.</w:t>
      </w:r>
    </w:p>
    <w:p w14:paraId="0E319016" w14:textId="77777777" w:rsidR="008E6BFC" w:rsidRPr="008E6BFC" w:rsidRDefault="008E6BFC">
      <w:pPr>
        <w:pStyle w:val="NormalWeb"/>
        <w:ind w:left="480" w:hanging="480"/>
        <w:divId w:val="1414550062"/>
        <w:rPr>
          <w:noProof/>
        </w:rPr>
      </w:pPr>
      <w:r w:rsidRPr="008E6BFC">
        <w:rPr>
          <w:noProof/>
        </w:rPr>
        <w:t>Maines, T. R., A. Jayaraman, J. A. Belser, D. A. Wadford, C. Pappas, H. Zeng, K. M. Gustin, M. B. Pearce, K. Viswanathan, Z. H. Shriver, R. Raman, N. J. Cox, R. Sasisekharan, J. M. Katz, and T. M. Tumpey. 2009. Transmission and pathogenesis of swine-origin 2009 A(H1N1) influenza viruses in ferrets and mice. Science (New York, N.Y.) 325:484–7.</w:t>
      </w:r>
    </w:p>
    <w:p w14:paraId="1E716067" w14:textId="77777777" w:rsidR="008E6BFC" w:rsidRPr="008E6BFC" w:rsidRDefault="008E6BFC">
      <w:pPr>
        <w:pStyle w:val="NormalWeb"/>
        <w:ind w:left="480" w:hanging="480"/>
        <w:divId w:val="1414550062"/>
        <w:rPr>
          <w:noProof/>
        </w:rPr>
      </w:pPr>
      <w:r w:rsidRPr="008E6BFC">
        <w:rPr>
          <w:noProof/>
        </w:rPr>
        <w:t>Memoli, M. J., A. S. Davis, K. Proudfoot, D. S. Chertow, R. J. Hrabal, T. Bristol, and J. K. Taubenberger. 2011. Multidrug-resistant 2009 pandemic influenza A(H1N1) viruses maintain fitness and transmissibility in ferrets. The Journal of infectious diseases 203:348–57.</w:t>
      </w:r>
    </w:p>
    <w:p w14:paraId="7E8C2309" w14:textId="77777777" w:rsidR="008E6BFC" w:rsidRPr="008E6BFC" w:rsidRDefault="008E6BFC">
      <w:pPr>
        <w:pStyle w:val="NormalWeb"/>
        <w:ind w:left="480" w:hanging="480"/>
        <w:divId w:val="1414550062"/>
        <w:rPr>
          <w:noProof/>
        </w:rPr>
      </w:pPr>
      <w:r w:rsidRPr="008E6BFC">
        <w:rPr>
          <w:noProof/>
        </w:rPr>
        <w:t>Memoli, M. J., R. J. Hrabal, A. Hassantoufighi, B. W. Jagger, Z.-M. Sheng, M. C. Eichelberger, and J. K. Taubenberger. 2010. Rapid selection of a transmissible multidrug-resistant influenza A/H3N2 virus in an immunocompromised host. The Journal of infectious diseases 201:1397–403.</w:t>
      </w:r>
    </w:p>
    <w:p w14:paraId="61290561" w14:textId="77777777" w:rsidR="008E6BFC" w:rsidRPr="008E6BFC" w:rsidRDefault="008E6BFC">
      <w:pPr>
        <w:pStyle w:val="NormalWeb"/>
        <w:ind w:left="480" w:hanging="480"/>
        <w:divId w:val="1414550062"/>
        <w:rPr>
          <w:noProof/>
        </w:rPr>
      </w:pPr>
      <w:r w:rsidRPr="008E6BFC">
        <w:rPr>
          <w:noProof/>
        </w:rPr>
        <w:t>Oh, D. Y., S. Lowther, J. M. McCaw, S. G. Sullivan, S.-K. Leang, J. Haining, R. Arkinstall, A. Kelso, J. Mcvernon, I. G. Barr, D. Middleton, and A. C. Hurt. 2014. Evaluation of oseltamivir prophylaxis regimens for reducing influenza virus infection, transmission and disease severity in a ferret model of household contact. The Journal of antimicrobial chemotherapy 69:2458–69.</w:t>
      </w:r>
    </w:p>
    <w:p w14:paraId="7DC056D7" w14:textId="77777777" w:rsidR="008E6BFC" w:rsidRPr="008E6BFC" w:rsidRDefault="008E6BFC">
      <w:pPr>
        <w:pStyle w:val="NormalWeb"/>
        <w:ind w:left="480" w:hanging="480"/>
        <w:divId w:val="1414550062"/>
        <w:rPr>
          <w:noProof/>
        </w:rPr>
      </w:pPr>
      <w:r w:rsidRPr="008E6BFC">
        <w:rPr>
          <w:noProof/>
        </w:rPr>
        <w:t>Oxford, J. S., R. Lambkin, M. Guralnik, R. A. Rosenbloom, M. P. Petteruti, K. Digian, and C. LeFante. 2007. In vivo prophylactic activity of QR-435 against H3N2 influenza virus infection. American journal of therapeutics 14:462–8.</w:t>
      </w:r>
    </w:p>
    <w:p w14:paraId="56D078EE" w14:textId="77777777" w:rsidR="008E6BFC" w:rsidRPr="008E6BFC" w:rsidRDefault="008E6BFC">
      <w:pPr>
        <w:pStyle w:val="NormalWeb"/>
        <w:ind w:left="480" w:hanging="480"/>
        <w:divId w:val="1414550062"/>
        <w:rPr>
          <w:noProof/>
        </w:rPr>
      </w:pPr>
      <w:r w:rsidRPr="008E6BFC">
        <w:rPr>
          <w:noProof/>
        </w:rPr>
        <w:t>Pappas, C., K. Viswanathan, A. Chandrasekaran, R. Raman, J. M. Katz, R. Sasisekharan, and T. M. Tumpey. 2010. Receptor Specificity and Transmission of H2N2 Subtype Viruses Isolated from the Pandemic of 1957. PLoS ONE 5:e11158.</w:t>
      </w:r>
    </w:p>
    <w:p w14:paraId="16BC21FF" w14:textId="77777777" w:rsidR="008E6BFC" w:rsidRPr="008E6BFC" w:rsidRDefault="008E6BFC">
      <w:pPr>
        <w:pStyle w:val="NormalWeb"/>
        <w:ind w:left="480" w:hanging="480"/>
        <w:divId w:val="1414550062"/>
        <w:rPr>
          <w:noProof/>
        </w:rPr>
      </w:pPr>
      <w:r w:rsidRPr="008E6BFC">
        <w:rPr>
          <w:noProof/>
        </w:rPr>
        <w:lastRenderedPageBreak/>
        <w:t>Pappas, C., H. Yang, P. J. Carney, M. B. Pearce, J. M. Katz, J. Stevens, and T. M. Tumpey. 2015. Assessment of transmission, pathogenesis and adaptation of H2 subtype influenza viruses in ferrets. Virology 477:61–71.</w:t>
      </w:r>
    </w:p>
    <w:p w14:paraId="4A70FDD1" w14:textId="77777777" w:rsidR="008E6BFC" w:rsidRPr="008E6BFC" w:rsidRDefault="008E6BFC">
      <w:pPr>
        <w:pStyle w:val="NormalWeb"/>
        <w:ind w:left="480" w:hanging="480"/>
        <w:divId w:val="1414550062"/>
        <w:rPr>
          <w:noProof/>
        </w:rPr>
      </w:pPr>
      <w:r w:rsidRPr="008E6BFC">
        <w:rPr>
          <w:noProof/>
        </w:rPr>
        <w:t>Pizzorno, A., Y. Abed, X. Bouhy, E. Beaulieu, C. Mallett, R. Russell, and G. Boivin. 2012. Impact of mutations at residue I223 of the neuraminidase protein on the resistance profile, replication level, and virulence of the 2009 pandemic influenza virus. Antimicrobial agents and chemotherapy 56:1208–14.</w:t>
      </w:r>
    </w:p>
    <w:p w14:paraId="6BC60E05" w14:textId="77777777" w:rsidR="008E6BFC" w:rsidRPr="008E6BFC" w:rsidRDefault="008E6BFC">
      <w:pPr>
        <w:pStyle w:val="NormalWeb"/>
        <w:ind w:left="480" w:hanging="480"/>
        <w:divId w:val="1414550062"/>
        <w:rPr>
          <w:noProof/>
        </w:rPr>
      </w:pPr>
      <w:r w:rsidRPr="008E6BFC">
        <w:rPr>
          <w:noProof/>
        </w:rPr>
        <w:t>Roberts, K. L., H. Shelton, M. Scull, R. Pickles, and W. S. Barclay. 2011. Lack of transmission of a human influenza virus with avian receptor specificity between ferrets is not due to decreased virus shedding but rather a lower infectivity in vivo. The Journal of general virology 92:1822–31.</w:t>
      </w:r>
    </w:p>
    <w:p w14:paraId="2814C084" w14:textId="77777777" w:rsidR="008E6BFC" w:rsidRPr="008E6BFC" w:rsidRDefault="008E6BFC">
      <w:pPr>
        <w:pStyle w:val="NormalWeb"/>
        <w:ind w:left="480" w:hanging="480"/>
        <w:divId w:val="1414550062"/>
        <w:rPr>
          <w:noProof/>
        </w:rPr>
      </w:pPr>
      <w:r w:rsidRPr="008E6BFC">
        <w:rPr>
          <w:noProof/>
        </w:rPr>
        <w:t>Roberts, K. L., H. Shelton, P. Stilwell, and W. S. Barclay. 2012. Transmission of a 2009 H1N1 pandemic influenza virus occurs before fever is detected, in the ferret model. PloS one 7:e43303.</w:t>
      </w:r>
    </w:p>
    <w:p w14:paraId="3F2A549B" w14:textId="77777777" w:rsidR="008E6BFC" w:rsidRPr="008E6BFC" w:rsidRDefault="008E6BFC">
      <w:pPr>
        <w:pStyle w:val="NormalWeb"/>
        <w:ind w:left="480" w:hanging="480"/>
        <w:divId w:val="1414550062"/>
        <w:rPr>
          <w:noProof/>
        </w:rPr>
      </w:pPr>
      <w:r w:rsidRPr="008E6BFC">
        <w:rPr>
          <w:noProof/>
        </w:rPr>
        <w:t>Seibert, C. W., M. Kaminski, J. Philipp, D. Rubbenstroth, R. a Albrecht, F. Schwalm, S. Stertz, R. a Medina, G. Kochs, A. García-Sastre, P. Staeheli, and P. Palese. 2010. Oseltamivir-resistant variants of the 2009 pandemic H1N1 influenza A virus are not attenuated in the guinea pig and ferret transmission models. Journal of virology 84:11219–26.</w:t>
      </w:r>
    </w:p>
    <w:p w14:paraId="55FC912E" w14:textId="77777777" w:rsidR="008E6BFC" w:rsidRPr="008E6BFC" w:rsidRDefault="008E6BFC">
      <w:pPr>
        <w:pStyle w:val="NormalWeb"/>
        <w:ind w:left="480" w:hanging="480"/>
        <w:divId w:val="1414550062"/>
        <w:rPr>
          <w:noProof/>
        </w:rPr>
      </w:pPr>
      <w:r w:rsidRPr="008E6BFC">
        <w:rPr>
          <w:noProof/>
        </w:rPr>
        <w:t>The SJCEIRS Working Group. 2013. Assessing the fitness of distinct clades of influenza A (H9N2) viruses. Emerging Microbes &amp; Infections 2:e75.</w:t>
      </w:r>
    </w:p>
    <w:p w14:paraId="555A6781" w14:textId="77777777" w:rsidR="008E6BFC" w:rsidRPr="008E6BFC" w:rsidRDefault="008E6BFC">
      <w:pPr>
        <w:pStyle w:val="NormalWeb"/>
        <w:ind w:left="480" w:hanging="480"/>
        <w:divId w:val="1414550062"/>
        <w:rPr>
          <w:noProof/>
        </w:rPr>
      </w:pPr>
      <w:r w:rsidRPr="008E6BFC">
        <w:rPr>
          <w:noProof/>
        </w:rPr>
        <w:t>Wan, H., E. M. Sorrell, H. Song, M. J. Hossain, G. Ramirez-Nieto, I. Monne, J. Stevens, G. Cattoli, I. Capua, L.-M. Chen, R. O. Donis, J. Busch, J. C. Paulson, C. Brockwell, R. Webby, J. Blanco, M. Q. Al-Natour, and D. R. Perez. 2008. Replication and transmission of H9N2 influenza viruses in ferrets: evaluation of pandemic potential. PloS one 3:e2923.</w:t>
      </w:r>
    </w:p>
    <w:p w14:paraId="084198E2" w14:textId="77777777" w:rsidR="008E6BFC" w:rsidRPr="008E6BFC" w:rsidRDefault="008E6BFC">
      <w:pPr>
        <w:pStyle w:val="NormalWeb"/>
        <w:ind w:left="480" w:hanging="480"/>
        <w:divId w:val="1414550062"/>
        <w:rPr>
          <w:noProof/>
        </w:rPr>
      </w:pPr>
      <w:r w:rsidRPr="008E6BFC">
        <w:rPr>
          <w:noProof/>
        </w:rPr>
        <w:t>Wong, D. D. Y., K.-T. Choy, R. W. Y. Chan, S. F. Sia, H.-P. Chiu, P. P. H. Cheung, M. C. W. Chan, J. S. M. Peiris, and H.-L. Yen. 2012. Comparable fitness and transmissibility between oseltamivir-resistant pandemic 2009 and seasonal H1N1 influenza viruses with the H275Y neuraminidase mutation. Journal of virology 86:10558–70.</w:t>
      </w:r>
    </w:p>
    <w:p w14:paraId="5792C17C" w14:textId="77777777" w:rsidR="008E6BFC" w:rsidRPr="008E6BFC" w:rsidRDefault="008E6BFC">
      <w:pPr>
        <w:pStyle w:val="NormalWeb"/>
        <w:ind w:left="480" w:hanging="480"/>
        <w:divId w:val="1414550062"/>
        <w:rPr>
          <w:noProof/>
        </w:rPr>
      </w:pPr>
      <w:r w:rsidRPr="008E6BFC">
        <w:rPr>
          <w:noProof/>
        </w:rPr>
        <w:t>Yen, H.-L., L. M. Herlocher, E. Hoffmann, M. N. Matrosovich, A. S. Monto, R. G. Webster, and E. A. Govorkova. 2005. Neuraminidase inhibitor-resistant influenza viruses may differ substantially in fitness and transmissibility. Antimicrobial agents and chemotherapy 49:4075–84.</w:t>
      </w:r>
    </w:p>
    <w:p w14:paraId="34159268" w14:textId="77777777" w:rsidR="008E6BFC" w:rsidRPr="008E6BFC" w:rsidRDefault="008E6BFC">
      <w:pPr>
        <w:pStyle w:val="NormalWeb"/>
        <w:ind w:left="480" w:hanging="480"/>
        <w:divId w:val="1414550062"/>
        <w:rPr>
          <w:noProof/>
        </w:rPr>
      </w:pPr>
      <w:r w:rsidRPr="008E6BFC">
        <w:rPr>
          <w:noProof/>
        </w:rPr>
        <w:t>Yen, H.-L., C.-H. Liang, C.-Y. Wu, H. L. Forrest, A. Ferguson, K.-T. Choy, J. Jones, D. D.-Y. Wong, P. P.-H. Cheung, C.-H. Hsu, O. T. Li, K. M. Yuen, R. W. Y. Chan, L. L. M. Poon, M. C. W. Chan, J. M. Nicholls, S. Krauss, C.-H. Wong, Y. Guan, R. G. Webster, R. J. Webby, and M. Peiris. 2011. Hemagglutinin-neuraminidase balance confers respiratory-</w:t>
      </w:r>
      <w:r w:rsidRPr="008E6BFC">
        <w:rPr>
          <w:noProof/>
        </w:rPr>
        <w:lastRenderedPageBreak/>
        <w:t>droplet transmissibility of the pandemic H1N1 influenza virus in ferrets. Proceedings of the National Academy of Sciences of the United States of America 108:14264–9.</w:t>
      </w:r>
    </w:p>
    <w:p w14:paraId="3A9E69E3" w14:textId="77777777" w:rsidR="008E6BFC" w:rsidRPr="008E6BFC" w:rsidRDefault="008E6BFC">
      <w:pPr>
        <w:pStyle w:val="NormalWeb"/>
        <w:ind w:left="480" w:hanging="480"/>
        <w:divId w:val="1414550062"/>
        <w:rPr>
          <w:noProof/>
        </w:rPr>
      </w:pPr>
      <w:r w:rsidRPr="008E6BFC">
        <w:rPr>
          <w:noProof/>
        </w:rPr>
        <w:t>Yen, H.-L., A. S. Lipatov, N. A. Ilyushina, E. A. Govorkova, J. Franks, N. Yilmaz, A. Douglas, A. Hay, S. Krauss, J. E. Rehg, E. Hoffmann, and R. G. Webster. 2007. Inefficient transmission of H5N1 influenza viruses in a ferret contact model. Journal of virology 81:6890–8.</w:t>
      </w:r>
    </w:p>
    <w:p w14:paraId="6A50F597" w14:textId="77777777" w:rsidR="008E6BFC" w:rsidRPr="008E6BFC" w:rsidRDefault="008E6BFC">
      <w:pPr>
        <w:pStyle w:val="NormalWeb"/>
        <w:ind w:left="480" w:hanging="480"/>
        <w:divId w:val="1414550062"/>
        <w:rPr>
          <w:noProof/>
        </w:rPr>
      </w:pPr>
      <w:r w:rsidRPr="008E6BFC">
        <w:rPr>
          <w:noProof/>
        </w:rPr>
        <w:t>Yen, H.-L., J. Zhou, K.-T. Choy, S. F. Sia, O. Teng, I. H. Ng, V. J. Fang, Y. Hu, W. Wang, B. J. Cowling, J. M. Nicholls, Y. Guan, and J. S. M. Peiris. 2014. The R292K Mutation That Confers Resistance to Neuraminidase Inhibitors Leads to Competitive Fitness Loss of A/Shanghai/1/2013 (H7N9) Influenza Virus in Ferrets. Journal of Infectious Diseases 210:1900–1908.</w:t>
      </w:r>
    </w:p>
    <w:p w14:paraId="3EEA90AD" w14:textId="77777777" w:rsidR="008E6BFC" w:rsidRPr="008E6BFC" w:rsidRDefault="008E6BFC">
      <w:pPr>
        <w:pStyle w:val="NormalWeb"/>
        <w:ind w:left="480" w:hanging="480"/>
        <w:divId w:val="1414550062"/>
        <w:rPr>
          <w:noProof/>
        </w:rPr>
      </w:pPr>
      <w:r w:rsidRPr="008E6BFC">
        <w:rPr>
          <w:noProof/>
        </w:rPr>
        <w:t>Zanin, M., B. Marathe, S.-S. Wong, S.-W. Yoon, E. Collin, C. Oshansky, J. Jones, B. Hause, and R. Webby. 2015. Pandemic Swine H1N1 Influenza Viruses with Almost Undetectable Neuraminidase Activity Are Not Transmitted via Aerosols in Ferrets and Are Inhibited by Human Mucus but Not Swine Mucus. Journal of Virology 89:5935–5948.</w:t>
      </w:r>
    </w:p>
    <w:p w14:paraId="47BD0920" w14:textId="77777777" w:rsidR="008E6BFC" w:rsidRPr="008E6BFC" w:rsidRDefault="008E6BFC">
      <w:pPr>
        <w:pStyle w:val="NormalWeb"/>
        <w:ind w:left="480" w:hanging="480"/>
        <w:divId w:val="1414550062"/>
        <w:rPr>
          <w:noProof/>
        </w:rPr>
      </w:pPr>
      <w:r w:rsidRPr="008E6BFC">
        <w:rPr>
          <w:noProof/>
        </w:rPr>
        <w:t>Zaraket, H., T. Baranovich, B. S. Kaplan, R. Carter, M.-S. Song, J. C. Paulson, J. E. Rehg, J. Bahl, J. C. Crumpton, J. Seiler, M. Edmonson, G. Wu, E. Karlsson, T. Fabrizio, H. Zhu, Y. Guan, M. Husain, S. Schultz-Cherry, S. Krauss, R. McBride, R. G. Webster, E. A. Govorkova, J. Zhang, C. J. Russell, and R. J. Webby. 2015. Mammalian adaptation of influenza A(H7N9) virus is limited by a narrow genetic bottleneck. Nature communications 6:6553.</w:t>
      </w:r>
    </w:p>
    <w:p w14:paraId="3A13E705" w14:textId="77777777" w:rsidR="008E6BFC" w:rsidRPr="008E6BFC" w:rsidRDefault="008E6BFC">
      <w:pPr>
        <w:pStyle w:val="NormalWeb"/>
        <w:ind w:left="480" w:hanging="480"/>
        <w:divId w:val="1414550062"/>
        <w:rPr>
          <w:noProof/>
        </w:rPr>
      </w:pPr>
      <w:r w:rsidRPr="008E6BFC">
        <w:rPr>
          <w:noProof/>
        </w:rPr>
        <w:t>Zaraket, H., O. A. Bridges, S. Duan, T. Baranovich, S.-W. Yoon, M. L. Reed, R. Salomon, R. J. Webby, R. G. Webster, and C. J. Russell. 2013. Increased acid stability of the hemagglutinin protein enhances H5N1 influenza virus growth in the upper respiratory tract but is insufficient for transmission in ferrets. Journal of virology 87:9911–22.</w:t>
      </w:r>
    </w:p>
    <w:p w14:paraId="28926EDA" w14:textId="77777777" w:rsidR="008E6BFC" w:rsidRPr="008E6BFC" w:rsidRDefault="008E6BFC">
      <w:pPr>
        <w:pStyle w:val="NormalWeb"/>
        <w:ind w:left="480" w:hanging="480"/>
        <w:divId w:val="1414550062"/>
        <w:rPr>
          <w:noProof/>
        </w:rPr>
      </w:pPr>
      <w:r w:rsidRPr="008E6BFC">
        <w:rPr>
          <w:noProof/>
        </w:rPr>
        <w:t>Zhu, H., D. Wang, D. J. Kelvin, L. Li, Z. Zheng, S.-W. Yoon, S.-S. Wong, A. Farooqui, J. Wang, D. Banner, R. Chen, R. Zheng, J. Zhou, Y. Zhang, W. Hong, W. Dong, Q. Cai, M. H. A. Roehrl, S. S. H. Huang, A. A. Kelvin, T. Yao, B. Zhou, X. Chen, G. M. Leung, L. L. M. Poon, R. G. Webster, R. J. Webby, J. S. M. Peiris, Y. Guan, and Y. Shu. 2013. Infectivity, transmission, and pathology of human-isolated H7N9 influenza virus in ferrets and pigs. Science (New York, N.Y.) 341:183–6.</w:t>
      </w:r>
    </w:p>
    <w:p w14:paraId="3A57D4C2" w14:textId="77777777" w:rsidR="00886B51" w:rsidRPr="00886B51" w:rsidRDefault="00886B51">
      <w:r>
        <w:rPr>
          <w:rFonts w:ascii="Times New Roman" w:hAnsi="Times New Roman" w:cs="Times New Roman"/>
          <w:sz w:val="24"/>
          <w:szCs w:val="24"/>
        </w:rPr>
        <w:fldChar w:fldCharType="end"/>
      </w:r>
    </w:p>
    <w:sectPr w:rsidR="00886B51" w:rsidRPr="00886B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Buhnerkempe">
    <w15:presenceInfo w15:providerId="Windows Live" w15:userId="f53422a5d9e4e3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859"/>
    <w:rsid w:val="00026282"/>
    <w:rsid w:val="000816CE"/>
    <w:rsid w:val="000948DF"/>
    <w:rsid w:val="000B18D0"/>
    <w:rsid w:val="000D76D3"/>
    <w:rsid w:val="0012513A"/>
    <w:rsid w:val="00135E70"/>
    <w:rsid w:val="001B4668"/>
    <w:rsid w:val="001D7E94"/>
    <w:rsid w:val="001F1B73"/>
    <w:rsid w:val="00237F2E"/>
    <w:rsid w:val="00345002"/>
    <w:rsid w:val="003479D0"/>
    <w:rsid w:val="00367EA8"/>
    <w:rsid w:val="003C0B29"/>
    <w:rsid w:val="004527A8"/>
    <w:rsid w:val="004C4BB7"/>
    <w:rsid w:val="004E1BE9"/>
    <w:rsid w:val="00571663"/>
    <w:rsid w:val="005D0C28"/>
    <w:rsid w:val="005E3A0E"/>
    <w:rsid w:val="00622E76"/>
    <w:rsid w:val="00653992"/>
    <w:rsid w:val="0065729D"/>
    <w:rsid w:val="00660B7A"/>
    <w:rsid w:val="00690467"/>
    <w:rsid w:val="00725106"/>
    <w:rsid w:val="007D3D7C"/>
    <w:rsid w:val="00853EB6"/>
    <w:rsid w:val="00861DA5"/>
    <w:rsid w:val="00872D0D"/>
    <w:rsid w:val="00886B51"/>
    <w:rsid w:val="008C6CEE"/>
    <w:rsid w:val="008E6BFC"/>
    <w:rsid w:val="009B1488"/>
    <w:rsid w:val="009F6335"/>
    <w:rsid w:val="00A37666"/>
    <w:rsid w:val="00A704BC"/>
    <w:rsid w:val="00A710B1"/>
    <w:rsid w:val="00A854CE"/>
    <w:rsid w:val="00AC1204"/>
    <w:rsid w:val="00B06B96"/>
    <w:rsid w:val="00B1721C"/>
    <w:rsid w:val="00B17424"/>
    <w:rsid w:val="00B665EC"/>
    <w:rsid w:val="00BB5BC2"/>
    <w:rsid w:val="00C15BCC"/>
    <w:rsid w:val="00C26774"/>
    <w:rsid w:val="00C8350B"/>
    <w:rsid w:val="00CA2A1F"/>
    <w:rsid w:val="00CA58C1"/>
    <w:rsid w:val="00CC795F"/>
    <w:rsid w:val="00CE3C0B"/>
    <w:rsid w:val="00CE5AB2"/>
    <w:rsid w:val="00D075F6"/>
    <w:rsid w:val="00D14762"/>
    <w:rsid w:val="00E13859"/>
    <w:rsid w:val="00E40841"/>
    <w:rsid w:val="00EB2169"/>
    <w:rsid w:val="00EB73AC"/>
    <w:rsid w:val="00EC007B"/>
    <w:rsid w:val="00F32176"/>
    <w:rsid w:val="00F41B01"/>
    <w:rsid w:val="00FD02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B2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29D"/>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729D"/>
    <w:pPr>
      <w:spacing w:after="200" w:line="240" w:lineRule="auto"/>
    </w:pPr>
    <w:rPr>
      <w:i/>
      <w:iCs/>
      <w:color w:val="1F497D" w:themeColor="text2"/>
      <w:sz w:val="18"/>
      <w:szCs w:val="18"/>
    </w:rPr>
  </w:style>
  <w:style w:type="table" w:styleId="TableGrid">
    <w:name w:val="Table Grid"/>
    <w:basedOn w:val="TableNormal"/>
    <w:uiPriority w:val="39"/>
    <w:rsid w:val="0065729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B51"/>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32176"/>
    <w:rPr>
      <w:sz w:val="16"/>
      <w:szCs w:val="16"/>
    </w:rPr>
  </w:style>
  <w:style w:type="paragraph" w:styleId="CommentText">
    <w:name w:val="annotation text"/>
    <w:basedOn w:val="Normal"/>
    <w:link w:val="CommentTextChar"/>
    <w:uiPriority w:val="99"/>
    <w:semiHidden/>
    <w:unhideWhenUsed/>
    <w:rsid w:val="00F32176"/>
    <w:pPr>
      <w:spacing w:line="240" w:lineRule="auto"/>
    </w:pPr>
    <w:rPr>
      <w:sz w:val="20"/>
      <w:szCs w:val="20"/>
    </w:rPr>
  </w:style>
  <w:style w:type="character" w:customStyle="1" w:styleId="CommentTextChar">
    <w:name w:val="Comment Text Char"/>
    <w:basedOn w:val="DefaultParagraphFont"/>
    <w:link w:val="CommentText"/>
    <w:uiPriority w:val="99"/>
    <w:semiHidden/>
    <w:rsid w:val="00F32176"/>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F32176"/>
    <w:rPr>
      <w:b/>
      <w:bCs/>
    </w:rPr>
  </w:style>
  <w:style w:type="character" w:customStyle="1" w:styleId="CommentSubjectChar">
    <w:name w:val="Comment Subject Char"/>
    <w:basedOn w:val="CommentTextChar"/>
    <w:link w:val="CommentSubject"/>
    <w:uiPriority w:val="99"/>
    <w:semiHidden/>
    <w:rsid w:val="00F32176"/>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F321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176"/>
    <w:rPr>
      <w:rFonts w:ascii="Segoe UI" w:hAnsi="Segoe UI" w:cs="Segoe UI"/>
      <w:sz w:val="18"/>
      <w:szCs w:val="18"/>
    </w:rPr>
  </w:style>
  <w:style w:type="character" w:styleId="Strong">
    <w:name w:val="Strong"/>
    <w:basedOn w:val="DefaultParagraphFont"/>
    <w:uiPriority w:val="22"/>
    <w:qFormat/>
    <w:rsid w:val="003C0B2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29D"/>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729D"/>
    <w:pPr>
      <w:spacing w:after="200" w:line="240" w:lineRule="auto"/>
    </w:pPr>
    <w:rPr>
      <w:i/>
      <w:iCs/>
      <w:color w:val="1F497D" w:themeColor="text2"/>
      <w:sz w:val="18"/>
      <w:szCs w:val="18"/>
    </w:rPr>
  </w:style>
  <w:style w:type="table" w:styleId="TableGrid">
    <w:name w:val="Table Grid"/>
    <w:basedOn w:val="TableNormal"/>
    <w:uiPriority w:val="39"/>
    <w:rsid w:val="0065729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B51"/>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32176"/>
    <w:rPr>
      <w:sz w:val="16"/>
      <w:szCs w:val="16"/>
    </w:rPr>
  </w:style>
  <w:style w:type="paragraph" w:styleId="CommentText">
    <w:name w:val="annotation text"/>
    <w:basedOn w:val="Normal"/>
    <w:link w:val="CommentTextChar"/>
    <w:uiPriority w:val="99"/>
    <w:semiHidden/>
    <w:unhideWhenUsed/>
    <w:rsid w:val="00F32176"/>
    <w:pPr>
      <w:spacing w:line="240" w:lineRule="auto"/>
    </w:pPr>
    <w:rPr>
      <w:sz w:val="20"/>
      <w:szCs w:val="20"/>
    </w:rPr>
  </w:style>
  <w:style w:type="character" w:customStyle="1" w:styleId="CommentTextChar">
    <w:name w:val="Comment Text Char"/>
    <w:basedOn w:val="DefaultParagraphFont"/>
    <w:link w:val="CommentText"/>
    <w:uiPriority w:val="99"/>
    <w:semiHidden/>
    <w:rsid w:val="00F32176"/>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F32176"/>
    <w:rPr>
      <w:b/>
      <w:bCs/>
    </w:rPr>
  </w:style>
  <w:style w:type="character" w:customStyle="1" w:styleId="CommentSubjectChar">
    <w:name w:val="Comment Subject Char"/>
    <w:basedOn w:val="CommentTextChar"/>
    <w:link w:val="CommentSubject"/>
    <w:uiPriority w:val="99"/>
    <w:semiHidden/>
    <w:rsid w:val="00F32176"/>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F321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176"/>
    <w:rPr>
      <w:rFonts w:ascii="Segoe UI" w:hAnsi="Segoe UI" w:cs="Segoe UI"/>
      <w:sz w:val="18"/>
      <w:szCs w:val="18"/>
    </w:rPr>
  </w:style>
  <w:style w:type="character" w:styleId="Strong">
    <w:name w:val="Strong"/>
    <w:basedOn w:val="DefaultParagraphFont"/>
    <w:uiPriority w:val="22"/>
    <w:qFormat/>
    <w:rsid w:val="003C0B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354620">
      <w:bodyDiv w:val="1"/>
      <w:marLeft w:val="0"/>
      <w:marRight w:val="0"/>
      <w:marTop w:val="0"/>
      <w:marBottom w:val="0"/>
      <w:divBdr>
        <w:top w:val="none" w:sz="0" w:space="0" w:color="auto"/>
        <w:left w:val="none" w:sz="0" w:space="0" w:color="auto"/>
        <w:bottom w:val="none" w:sz="0" w:space="0" w:color="auto"/>
        <w:right w:val="none" w:sz="0" w:space="0" w:color="auto"/>
      </w:divBdr>
    </w:div>
    <w:div w:id="1299994579">
      <w:bodyDiv w:val="1"/>
      <w:marLeft w:val="0"/>
      <w:marRight w:val="0"/>
      <w:marTop w:val="0"/>
      <w:marBottom w:val="0"/>
      <w:divBdr>
        <w:top w:val="none" w:sz="0" w:space="0" w:color="auto"/>
        <w:left w:val="none" w:sz="0" w:space="0" w:color="auto"/>
        <w:bottom w:val="none" w:sz="0" w:space="0" w:color="auto"/>
        <w:right w:val="none" w:sz="0" w:space="0" w:color="auto"/>
      </w:divBdr>
    </w:div>
    <w:div w:id="1690989780">
      <w:bodyDiv w:val="1"/>
      <w:marLeft w:val="0"/>
      <w:marRight w:val="0"/>
      <w:marTop w:val="0"/>
      <w:marBottom w:val="0"/>
      <w:divBdr>
        <w:top w:val="none" w:sz="0" w:space="0" w:color="auto"/>
        <w:left w:val="none" w:sz="0" w:space="0" w:color="auto"/>
        <w:bottom w:val="none" w:sz="0" w:space="0" w:color="auto"/>
        <w:right w:val="none" w:sz="0" w:space="0" w:color="auto"/>
      </w:divBdr>
      <w:divsChild>
        <w:div w:id="194082106">
          <w:marLeft w:val="0"/>
          <w:marRight w:val="0"/>
          <w:marTop w:val="0"/>
          <w:marBottom w:val="0"/>
          <w:divBdr>
            <w:top w:val="none" w:sz="0" w:space="0" w:color="auto"/>
            <w:left w:val="none" w:sz="0" w:space="0" w:color="auto"/>
            <w:bottom w:val="none" w:sz="0" w:space="0" w:color="auto"/>
            <w:right w:val="none" w:sz="0" w:space="0" w:color="auto"/>
          </w:divBdr>
          <w:divsChild>
            <w:div w:id="559173998">
              <w:marLeft w:val="0"/>
              <w:marRight w:val="0"/>
              <w:marTop w:val="0"/>
              <w:marBottom w:val="0"/>
              <w:divBdr>
                <w:top w:val="none" w:sz="0" w:space="0" w:color="auto"/>
                <w:left w:val="none" w:sz="0" w:space="0" w:color="auto"/>
                <w:bottom w:val="none" w:sz="0" w:space="0" w:color="auto"/>
                <w:right w:val="none" w:sz="0" w:space="0" w:color="auto"/>
              </w:divBdr>
              <w:divsChild>
                <w:div w:id="1611888002">
                  <w:marLeft w:val="0"/>
                  <w:marRight w:val="0"/>
                  <w:marTop w:val="0"/>
                  <w:marBottom w:val="0"/>
                  <w:divBdr>
                    <w:top w:val="none" w:sz="0" w:space="0" w:color="auto"/>
                    <w:left w:val="none" w:sz="0" w:space="0" w:color="auto"/>
                    <w:bottom w:val="none" w:sz="0" w:space="0" w:color="auto"/>
                    <w:right w:val="none" w:sz="0" w:space="0" w:color="auto"/>
                  </w:divBdr>
                  <w:divsChild>
                    <w:div w:id="1391996267">
                      <w:marLeft w:val="0"/>
                      <w:marRight w:val="0"/>
                      <w:marTop w:val="0"/>
                      <w:marBottom w:val="0"/>
                      <w:divBdr>
                        <w:top w:val="none" w:sz="0" w:space="0" w:color="auto"/>
                        <w:left w:val="none" w:sz="0" w:space="0" w:color="auto"/>
                        <w:bottom w:val="none" w:sz="0" w:space="0" w:color="auto"/>
                        <w:right w:val="none" w:sz="0" w:space="0" w:color="auto"/>
                      </w:divBdr>
                      <w:divsChild>
                        <w:div w:id="54548000">
                          <w:marLeft w:val="0"/>
                          <w:marRight w:val="0"/>
                          <w:marTop w:val="0"/>
                          <w:marBottom w:val="0"/>
                          <w:divBdr>
                            <w:top w:val="none" w:sz="0" w:space="0" w:color="auto"/>
                            <w:left w:val="none" w:sz="0" w:space="0" w:color="auto"/>
                            <w:bottom w:val="none" w:sz="0" w:space="0" w:color="auto"/>
                            <w:right w:val="none" w:sz="0" w:space="0" w:color="auto"/>
                          </w:divBdr>
                          <w:divsChild>
                            <w:div w:id="1496143398">
                              <w:marLeft w:val="0"/>
                              <w:marRight w:val="0"/>
                              <w:marTop w:val="0"/>
                              <w:marBottom w:val="0"/>
                              <w:divBdr>
                                <w:top w:val="none" w:sz="0" w:space="0" w:color="auto"/>
                                <w:left w:val="none" w:sz="0" w:space="0" w:color="auto"/>
                                <w:bottom w:val="none" w:sz="0" w:space="0" w:color="auto"/>
                                <w:right w:val="none" w:sz="0" w:space="0" w:color="auto"/>
                              </w:divBdr>
                              <w:divsChild>
                                <w:div w:id="712316201">
                                  <w:marLeft w:val="0"/>
                                  <w:marRight w:val="0"/>
                                  <w:marTop w:val="0"/>
                                  <w:marBottom w:val="0"/>
                                  <w:divBdr>
                                    <w:top w:val="none" w:sz="0" w:space="0" w:color="auto"/>
                                    <w:left w:val="none" w:sz="0" w:space="0" w:color="auto"/>
                                    <w:bottom w:val="none" w:sz="0" w:space="0" w:color="auto"/>
                                    <w:right w:val="none" w:sz="0" w:space="0" w:color="auto"/>
                                  </w:divBdr>
                                  <w:divsChild>
                                    <w:div w:id="552501184">
                                      <w:marLeft w:val="0"/>
                                      <w:marRight w:val="0"/>
                                      <w:marTop w:val="0"/>
                                      <w:marBottom w:val="0"/>
                                      <w:divBdr>
                                        <w:top w:val="none" w:sz="0" w:space="0" w:color="auto"/>
                                        <w:left w:val="none" w:sz="0" w:space="0" w:color="auto"/>
                                        <w:bottom w:val="none" w:sz="0" w:space="0" w:color="auto"/>
                                        <w:right w:val="none" w:sz="0" w:space="0" w:color="auto"/>
                                      </w:divBdr>
                                      <w:divsChild>
                                        <w:div w:id="1692757620">
                                          <w:marLeft w:val="0"/>
                                          <w:marRight w:val="0"/>
                                          <w:marTop w:val="0"/>
                                          <w:marBottom w:val="0"/>
                                          <w:divBdr>
                                            <w:top w:val="none" w:sz="0" w:space="0" w:color="auto"/>
                                            <w:left w:val="none" w:sz="0" w:space="0" w:color="auto"/>
                                            <w:bottom w:val="none" w:sz="0" w:space="0" w:color="auto"/>
                                            <w:right w:val="none" w:sz="0" w:space="0" w:color="auto"/>
                                          </w:divBdr>
                                          <w:divsChild>
                                            <w:div w:id="998533546">
                                              <w:marLeft w:val="0"/>
                                              <w:marRight w:val="0"/>
                                              <w:marTop w:val="0"/>
                                              <w:marBottom w:val="0"/>
                                              <w:divBdr>
                                                <w:top w:val="none" w:sz="0" w:space="0" w:color="auto"/>
                                                <w:left w:val="none" w:sz="0" w:space="0" w:color="auto"/>
                                                <w:bottom w:val="none" w:sz="0" w:space="0" w:color="auto"/>
                                                <w:right w:val="none" w:sz="0" w:space="0" w:color="auto"/>
                                              </w:divBdr>
                                              <w:divsChild>
                                                <w:div w:id="898898760">
                                                  <w:marLeft w:val="0"/>
                                                  <w:marRight w:val="0"/>
                                                  <w:marTop w:val="0"/>
                                                  <w:marBottom w:val="0"/>
                                                  <w:divBdr>
                                                    <w:top w:val="none" w:sz="0" w:space="0" w:color="auto"/>
                                                    <w:left w:val="none" w:sz="0" w:space="0" w:color="auto"/>
                                                    <w:bottom w:val="none" w:sz="0" w:space="0" w:color="auto"/>
                                                    <w:right w:val="none" w:sz="0" w:space="0" w:color="auto"/>
                                                  </w:divBdr>
                                                  <w:divsChild>
                                                    <w:div w:id="1353726767">
                                                      <w:marLeft w:val="0"/>
                                                      <w:marRight w:val="0"/>
                                                      <w:marTop w:val="0"/>
                                                      <w:marBottom w:val="0"/>
                                                      <w:divBdr>
                                                        <w:top w:val="none" w:sz="0" w:space="0" w:color="auto"/>
                                                        <w:left w:val="none" w:sz="0" w:space="0" w:color="auto"/>
                                                        <w:bottom w:val="none" w:sz="0" w:space="0" w:color="auto"/>
                                                        <w:right w:val="none" w:sz="0" w:space="0" w:color="auto"/>
                                                      </w:divBdr>
                                                      <w:divsChild>
                                                        <w:div w:id="1535189153">
                                                          <w:marLeft w:val="0"/>
                                                          <w:marRight w:val="0"/>
                                                          <w:marTop w:val="0"/>
                                                          <w:marBottom w:val="0"/>
                                                          <w:divBdr>
                                                            <w:top w:val="none" w:sz="0" w:space="0" w:color="auto"/>
                                                            <w:left w:val="none" w:sz="0" w:space="0" w:color="auto"/>
                                                            <w:bottom w:val="none" w:sz="0" w:space="0" w:color="auto"/>
                                                            <w:right w:val="none" w:sz="0" w:space="0" w:color="auto"/>
                                                          </w:divBdr>
                                                          <w:divsChild>
                                                            <w:div w:id="27027442">
                                                              <w:marLeft w:val="0"/>
                                                              <w:marRight w:val="0"/>
                                                              <w:marTop w:val="0"/>
                                                              <w:marBottom w:val="0"/>
                                                              <w:divBdr>
                                                                <w:top w:val="none" w:sz="0" w:space="0" w:color="auto"/>
                                                                <w:left w:val="none" w:sz="0" w:space="0" w:color="auto"/>
                                                                <w:bottom w:val="none" w:sz="0" w:space="0" w:color="auto"/>
                                                                <w:right w:val="none" w:sz="0" w:space="0" w:color="auto"/>
                                                              </w:divBdr>
                                                              <w:divsChild>
                                                                <w:div w:id="1302807395">
                                                                  <w:marLeft w:val="0"/>
                                                                  <w:marRight w:val="0"/>
                                                                  <w:marTop w:val="0"/>
                                                                  <w:marBottom w:val="0"/>
                                                                  <w:divBdr>
                                                                    <w:top w:val="none" w:sz="0" w:space="0" w:color="auto"/>
                                                                    <w:left w:val="none" w:sz="0" w:space="0" w:color="auto"/>
                                                                    <w:bottom w:val="none" w:sz="0" w:space="0" w:color="auto"/>
                                                                    <w:right w:val="none" w:sz="0" w:space="0" w:color="auto"/>
                                                                  </w:divBdr>
                                                                  <w:divsChild>
                                                                    <w:div w:id="26299347">
                                                                      <w:marLeft w:val="0"/>
                                                                      <w:marRight w:val="0"/>
                                                                      <w:marTop w:val="0"/>
                                                                      <w:marBottom w:val="0"/>
                                                                      <w:divBdr>
                                                                        <w:top w:val="none" w:sz="0" w:space="0" w:color="auto"/>
                                                                        <w:left w:val="none" w:sz="0" w:space="0" w:color="auto"/>
                                                                        <w:bottom w:val="none" w:sz="0" w:space="0" w:color="auto"/>
                                                                        <w:right w:val="none" w:sz="0" w:space="0" w:color="auto"/>
                                                                      </w:divBdr>
                                                                      <w:divsChild>
                                                                        <w:div w:id="665934163">
                                                                          <w:marLeft w:val="0"/>
                                                                          <w:marRight w:val="0"/>
                                                                          <w:marTop w:val="0"/>
                                                                          <w:marBottom w:val="0"/>
                                                                          <w:divBdr>
                                                                            <w:top w:val="none" w:sz="0" w:space="0" w:color="auto"/>
                                                                            <w:left w:val="none" w:sz="0" w:space="0" w:color="auto"/>
                                                                            <w:bottom w:val="none" w:sz="0" w:space="0" w:color="auto"/>
                                                                            <w:right w:val="none" w:sz="0" w:space="0" w:color="auto"/>
                                                                          </w:divBdr>
                                                                          <w:divsChild>
                                                                            <w:div w:id="2018387834">
                                                                              <w:marLeft w:val="0"/>
                                                                              <w:marRight w:val="0"/>
                                                                              <w:marTop w:val="0"/>
                                                                              <w:marBottom w:val="0"/>
                                                                              <w:divBdr>
                                                                                <w:top w:val="none" w:sz="0" w:space="0" w:color="auto"/>
                                                                                <w:left w:val="none" w:sz="0" w:space="0" w:color="auto"/>
                                                                                <w:bottom w:val="none" w:sz="0" w:space="0" w:color="auto"/>
                                                                                <w:right w:val="none" w:sz="0" w:space="0" w:color="auto"/>
                                                                              </w:divBdr>
                                                                              <w:divsChild>
                                                                                <w:div w:id="1833982840">
                                                                                  <w:marLeft w:val="0"/>
                                                                                  <w:marRight w:val="0"/>
                                                                                  <w:marTop w:val="0"/>
                                                                                  <w:marBottom w:val="0"/>
                                                                                  <w:divBdr>
                                                                                    <w:top w:val="none" w:sz="0" w:space="0" w:color="auto"/>
                                                                                    <w:left w:val="none" w:sz="0" w:space="0" w:color="auto"/>
                                                                                    <w:bottom w:val="none" w:sz="0" w:space="0" w:color="auto"/>
                                                                                    <w:right w:val="none" w:sz="0" w:space="0" w:color="auto"/>
                                                                                  </w:divBdr>
                                                                                  <w:divsChild>
                                                                                    <w:div w:id="141455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540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F09AC9-1B68-4892-8AAD-C63BD1420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45551</Words>
  <Characters>259641</Characters>
  <Application>Microsoft Office Word</Application>
  <DocSecurity>0</DocSecurity>
  <Lines>2163</Lines>
  <Paragraphs>6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4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4</cp:revision>
  <dcterms:created xsi:type="dcterms:W3CDTF">2015-08-08T21:44:00Z</dcterms:created>
  <dcterms:modified xsi:type="dcterms:W3CDTF">2015-08-1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buhnerkempe@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